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68C22CC9" w14:textId="77777777" w:rsidR="000055E8" w:rsidRDefault="000055E8" w:rsidP="00FC2E07">
      <w:pPr>
        <w:pStyle w:val="p1"/>
        <w:spacing w:line="360" w:lineRule="auto"/>
        <w:contextualSpacing/>
        <w:rPr>
          <w:rFonts w:ascii="Calibri" w:hAnsi="Calibri"/>
          <w:b/>
          <w:color w:val="000000" w:themeColor="text1"/>
          <w:sz w:val="28"/>
          <w:szCs w:val="28"/>
        </w:rPr>
      </w:pP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77233C"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3BECA9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7E3625"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BC033B"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bookmarkStart w:id="1" w:name="_GoBack"/>
      <w:bookmarkEnd w:id="1"/>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5B97FD14"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gradeço a</w:t>
      </w:r>
    </w:p>
    <w:p w14:paraId="70D4BF1B" w14:textId="77777777" w:rsidR="004D65CA" w:rsidRPr="00E763AE" w:rsidRDefault="004D65CA" w:rsidP="00C375EF">
      <w:pPr>
        <w:spacing w:line="276" w:lineRule="auto"/>
        <w:jc w:val="both"/>
        <w:rPr>
          <w:rFonts w:asciiTheme="majorHAnsi" w:hAnsiTheme="majorHAnsi"/>
          <w:sz w:val="22"/>
          <w:szCs w:val="22"/>
        </w:rPr>
      </w:pPr>
    </w:p>
    <w:p w14:paraId="2CB45CA8" w14:textId="54AB9B64" w:rsidR="004D65CA" w:rsidRPr="00E763AE" w:rsidRDefault="004E7C76"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Comissão de Aperfeiçoamento de Pessoal do Nível Superior (CAPES)</w:t>
      </w:r>
      <w:r w:rsidR="004D65CA" w:rsidRPr="00E763AE">
        <w:rPr>
          <w:rFonts w:asciiTheme="majorHAnsi" w:hAnsiTheme="majorHAnsi" w:cs="Times"/>
          <w:sz w:val="22"/>
          <w:szCs w:val="22"/>
        </w:rPr>
        <w:t xml:space="preserve"> e </w:t>
      </w:r>
      <w:r w:rsidRPr="00E763AE">
        <w:rPr>
          <w:rFonts w:asciiTheme="majorHAnsi" w:hAnsiTheme="majorHAnsi" w:cs="Times"/>
          <w:sz w:val="22"/>
          <w:szCs w:val="22"/>
        </w:rPr>
        <w:t>Fundação de Amparo à Pesquisa do Estado de São Paulo</w:t>
      </w:r>
      <w:r w:rsidR="000167AB" w:rsidRPr="00E763AE">
        <w:rPr>
          <w:rFonts w:asciiTheme="majorHAnsi" w:hAnsiTheme="majorHAnsi" w:cs="Times"/>
          <w:sz w:val="22"/>
          <w:szCs w:val="22"/>
        </w:rPr>
        <w:t xml:space="preserve"> (FAPESP)</w:t>
      </w:r>
      <w:r w:rsidR="004D65CA" w:rsidRPr="00E763AE">
        <w:rPr>
          <w:rFonts w:asciiTheme="majorHAnsi" w:hAnsiTheme="majorHAnsi" w:cs="Times"/>
          <w:sz w:val="22"/>
          <w:szCs w:val="22"/>
        </w:rPr>
        <w:t xml:space="preserve"> (</w:t>
      </w:r>
      <w:r w:rsidR="00276B18" w:rsidRPr="00E763AE">
        <w:rPr>
          <w:rFonts w:asciiTheme="majorHAnsi" w:hAnsiTheme="majorHAnsi" w:cs="Times"/>
          <w:sz w:val="22"/>
          <w:szCs w:val="22"/>
        </w:rPr>
        <w:t xml:space="preserve">processo </w:t>
      </w:r>
      <w:r w:rsidR="004D65CA" w:rsidRPr="00E763AE">
        <w:rPr>
          <w:rFonts w:asciiTheme="majorHAnsi" w:hAnsiTheme="majorHAnsi" w:cs="Times"/>
          <w:sz w:val="22"/>
          <w:szCs w:val="22"/>
        </w:rPr>
        <w:t>2014/</w:t>
      </w:r>
      <w:r w:rsidR="00711B2B" w:rsidRPr="00E763AE">
        <w:rPr>
          <w:rFonts w:asciiTheme="majorHAnsi" w:hAnsiTheme="majorHAnsi" w:cs="Times"/>
          <w:sz w:val="22"/>
          <w:szCs w:val="22"/>
        </w:rPr>
        <w:t>27349-6</w:t>
      </w:r>
      <w:r w:rsidR="00884EDC" w:rsidRPr="00E763AE">
        <w:rPr>
          <w:rFonts w:asciiTheme="majorHAnsi" w:hAnsiTheme="majorHAnsi" w:cs="Times"/>
          <w:sz w:val="22"/>
          <w:szCs w:val="22"/>
        </w:rPr>
        <w:t>), pelas bolsas de estudo</w:t>
      </w:r>
      <w:r w:rsidR="004D65CA" w:rsidRPr="00E763AE">
        <w:rPr>
          <w:rFonts w:asciiTheme="majorHAnsi" w:hAnsiTheme="majorHAnsi" w:cs="Times"/>
          <w:sz w:val="22"/>
          <w:szCs w:val="22"/>
        </w:rPr>
        <w:t xml:space="preserve"> que viabilizaram a realização do meu curso de mestrado.</w:t>
      </w:r>
    </w:p>
    <w:p w14:paraId="1E535799" w14:textId="74086B2E" w:rsidR="004D65CA" w:rsidRPr="00E763AE" w:rsidRDefault="004D65CA"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Instituto de Biociências, Departamento de Ecologia e</w:t>
      </w:r>
      <w:r w:rsidR="00D362C0" w:rsidRPr="00E763AE">
        <w:rPr>
          <w:rFonts w:asciiTheme="majorHAnsi" w:hAnsiTheme="majorHAnsi" w:cs="Times"/>
          <w:sz w:val="22"/>
          <w:szCs w:val="22"/>
        </w:rPr>
        <w:t xml:space="preserve"> Programa de Pós-G</w:t>
      </w:r>
      <w:r w:rsidRPr="00E763AE">
        <w:rPr>
          <w:rFonts w:asciiTheme="majorHAnsi" w:hAnsiTheme="majorHAnsi" w:cs="Times"/>
          <w:sz w:val="22"/>
          <w:szCs w:val="22"/>
        </w:rPr>
        <w:t>raduação em Ecologia da Universidade de São Paulo</w:t>
      </w:r>
      <w:r w:rsidR="00BA44C8" w:rsidRPr="00E763AE">
        <w:rPr>
          <w:rFonts w:asciiTheme="majorHAnsi" w:hAnsiTheme="majorHAnsi" w:cs="Times"/>
          <w:sz w:val="22"/>
          <w:szCs w:val="22"/>
        </w:rPr>
        <w:t>,</w:t>
      </w:r>
      <w:r w:rsidRPr="00E763AE">
        <w:rPr>
          <w:rFonts w:asciiTheme="majorHAnsi" w:hAnsiTheme="majorHAnsi" w:cs="Times"/>
          <w:sz w:val="22"/>
          <w:szCs w:val="22"/>
        </w:rPr>
        <w:t xml:space="preserve"> pela disponibilização da infraestrutura pa</w:t>
      </w:r>
      <w:r w:rsidR="00466F73" w:rsidRPr="00E763AE">
        <w:rPr>
          <w:rFonts w:asciiTheme="majorHAnsi" w:hAnsiTheme="majorHAnsi" w:cs="Times"/>
          <w:sz w:val="22"/>
          <w:szCs w:val="22"/>
        </w:rPr>
        <w:t>ra a realização deste trabalho.</w:t>
      </w:r>
    </w:p>
    <w:p w14:paraId="7E5455C1" w14:textId="0676615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orientador, Alexandre Adalardo, por ter feito eu me apaixonar por programação, </w:t>
      </w:r>
      <w:r w:rsidR="00DE0957" w:rsidRPr="00E763AE">
        <w:rPr>
          <w:rFonts w:asciiTheme="majorHAnsi" w:hAnsiTheme="majorHAnsi"/>
          <w:sz w:val="22"/>
          <w:szCs w:val="22"/>
        </w:rPr>
        <w:t>p</w:t>
      </w:r>
      <w:r w:rsidR="00381054" w:rsidRPr="00E763AE">
        <w:rPr>
          <w:rFonts w:asciiTheme="majorHAnsi" w:hAnsiTheme="majorHAnsi"/>
          <w:sz w:val="22"/>
          <w:szCs w:val="22"/>
        </w:rPr>
        <w:t>or todos os</w:t>
      </w:r>
      <w:r w:rsidRPr="00E763AE">
        <w:rPr>
          <w:rFonts w:asciiTheme="majorHAnsi" w:hAnsiTheme="majorHAnsi"/>
          <w:sz w:val="22"/>
          <w:szCs w:val="22"/>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046AD0C4" w14:textId="77777777" w:rsidR="004D65CA" w:rsidRPr="00E763AE" w:rsidRDefault="004D65CA" w:rsidP="00C375EF">
      <w:pPr>
        <w:spacing w:line="276" w:lineRule="auto"/>
        <w:jc w:val="both"/>
        <w:rPr>
          <w:rFonts w:asciiTheme="majorHAnsi" w:hAnsiTheme="majorHAnsi"/>
          <w:sz w:val="22"/>
          <w:szCs w:val="22"/>
        </w:rPr>
      </w:pPr>
    </w:p>
    <w:p w14:paraId="10D7A83A"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3C5D7550" w14:textId="77777777" w:rsidR="004D65CA" w:rsidRPr="00E763AE" w:rsidRDefault="004D65CA" w:rsidP="00C375EF">
      <w:pPr>
        <w:spacing w:line="276" w:lineRule="auto"/>
        <w:jc w:val="both"/>
        <w:rPr>
          <w:rFonts w:asciiTheme="majorHAnsi" w:hAnsiTheme="majorHAnsi"/>
          <w:sz w:val="22"/>
          <w:szCs w:val="22"/>
        </w:rPr>
      </w:pPr>
    </w:p>
    <w:p w14:paraId="686A5966" w14:textId="42EFD69D"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mbros do meu comitê, Alexandre, Paulo Inácio, Ayana Martins e Rodrigo Cogni, pelo acompanhamento e direcionamento. </w:t>
      </w:r>
      <w:r w:rsidR="00C45283" w:rsidRPr="00E763AE">
        <w:rPr>
          <w:rFonts w:asciiTheme="majorHAnsi" w:hAnsiTheme="majorHAnsi"/>
          <w:sz w:val="22"/>
          <w:szCs w:val="22"/>
        </w:rPr>
        <w:t>Em especial à Ayana</w:t>
      </w:r>
      <w:r w:rsidRPr="00E763AE">
        <w:rPr>
          <w:rFonts w:asciiTheme="majorHAnsi" w:hAnsiTheme="majorHAnsi"/>
          <w:sz w:val="22"/>
          <w:szCs w:val="22"/>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52F48801" w14:textId="77777777" w:rsidR="004D65CA" w:rsidRPr="00E763AE" w:rsidRDefault="004D65CA" w:rsidP="00C375EF">
      <w:pPr>
        <w:spacing w:line="276" w:lineRule="auto"/>
        <w:jc w:val="both"/>
        <w:rPr>
          <w:rFonts w:asciiTheme="majorHAnsi" w:hAnsiTheme="majorHAnsi"/>
          <w:sz w:val="22"/>
          <w:szCs w:val="22"/>
        </w:rPr>
      </w:pPr>
    </w:p>
    <w:p w14:paraId="0A126210" w14:textId="2B292FC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Renato Coutinho, pelo interesse</w:t>
      </w:r>
      <w:r w:rsidR="0059038D" w:rsidRPr="00E763AE">
        <w:rPr>
          <w:rFonts w:asciiTheme="majorHAnsi" w:hAnsiTheme="majorHAnsi"/>
          <w:sz w:val="22"/>
          <w:szCs w:val="22"/>
        </w:rPr>
        <w:t>, envolvimento</w:t>
      </w:r>
      <w:r w:rsidR="00FE55B7" w:rsidRPr="00E763AE">
        <w:rPr>
          <w:rFonts w:asciiTheme="majorHAnsi" w:hAnsiTheme="majorHAnsi"/>
          <w:sz w:val="22"/>
          <w:szCs w:val="22"/>
        </w:rPr>
        <w:t xml:space="preserve"> </w:t>
      </w:r>
      <w:r w:rsidR="0059038D" w:rsidRPr="00E763AE">
        <w:rPr>
          <w:rFonts w:asciiTheme="majorHAnsi" w:hAnsiTheme="majorHAnsi"/>
          <w:sz w:val="22"/>
          <w:szCs w:val="22"/>
        </w:rPr>
        <w:t xml:space="preserve">e </w:t>
      </w:r>
      <w:r w:rsidRPr="00E763AE">
        <w:rPr>
          <w:rFonts w:asciiTheme="majorHAnsi" w:hAnsiTheme="majorHAnsi"/>
          <w:sz w:val="22"/>
          <w:szCs w:val="22"/>
        </w:rPr>
        <w:t xml:space="preserve">acompanhamento e por sugestões tão valiosas ao desenvolvimento do projeto! </w:t>
      </w:r>
      <w:r w:rsidR="008754B4" w:rsidRPr="00E763AE">
        <w:rPr>
          <w:rFonts w:asciiTheme="majorHAnsi" w:hAnsiTheme="majorHAnsi"/>
          <w:sz w:val="22"/>
          <w:szCs w:val="22"/>
        </w:rPr>
        <w:t>Sua participaçã</w:t>
      </w:r>
      <w:r w:rsidR="00B779EF" w:rsidRPr="00E763AE">
        <w:rPr>
          <w:rFonts w:asciiTheme="majorHAnsi" w:hAnsiTheme="majorHAnsi"/>
          <w:sz w:val="22"/>
          <w:szCs w:val="22"/>
        </w:rPr>
        <w:t>o foi fundamental, obrigada!</w:t>
      </w:r>
    </w:p>
    <w:p w14:paraId="0688B414" w14:textId="77777777" w:rsidR="00AF5FB9" w:rsidRPr="00E763AE" w:rsidRDefault="00AF5FB9" w:rsidP="00C375EF">
      <w:pPr>
        <w:spacing w:line="276" w:lineRule="auto"/>
        <w:jc w:val="both"/>
        <w:rPr>
          <w:rFonts w:asciiTheme="majorHAnsi" w:hAnsiTheme="majorHAnsi"/>
          <w:sz w:val="22"/>
          <w:szCs w:val="22"/>
        </w:rPr>
      </w:pPr>
    </w:p>
    <w:p w14:paraId="4571274D" w14:textId="35370FF2" w:rsidR="00AF5FB9" w:rsidRPr="00E763AE" w:rsidRDefault="00AF5FB9"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André Chalom, </w:t>
      </w:r>
      <w:r w:rsidR="00731CD8" w:rsidRPr="00E763AE">
        <w:rPr>
          <w:rFonts w:asciiTheme="majorHAnsi" w:hAnsiTheme="majorHAnsi"/>
          <w:sz w:val="22"/>
          <w:szCs w:val="22"/>
        </w:rPr>
        <w:t>por ter me ajudado muito com o Hipercubo Latino e com o Ábacus e por sempre ser tão solícito e simpático!</w:t>
      </w:r>
    </w:p>
    <w:p w14:paraId="7E48AF2A" w14:textId="77777777" w:rsidR="004D65CA" w:rsidRPr="00E763AE" w:rsidRDefault="004D65CA" w:rsidP="00C375EF">
      <w:pPr>
        <w:spacing w:line="276" w:lineRule="auto"/>
        <w:jc w:val="both"/>
        <w:rPr>
          <w:rFonts w:asciiTheme="majorHAnsi" w:hAnsiTheme="majorHAnsi"/>
          <w:sz w:val="22"/>
          <w:szCs w:val="22"/>
        </w:rPr>
      </w:pPr>
    </w:p>
    <w:p w14:paraId="4574D6AB" w14:textId="69456510"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e, novamente Alexandre e Paulo, por terem inspirado o meu amor pela Ecologi</w:t>
      </w:r>
      <w:r w:rsidR="008923BF" w:rsidRPr="00E763AE">
        <w:rPr>
          <w:rFonts w:asciiTheme="majorHAnsi" w:hAnsiTheme="majorHAnsi"/>
          <w:sz w:val="22"/>
          <w:szCs w:val="22"/>
        </w:rPr>
        <w:t>a nas disciplinas de graduação!</w:t>
      </w:r>
    </w:p>
    <w:p w14:paraId="2E5C3411" w14:textId="77777777" w:rsidR="004D65CA" w:rsidRPr="00E763AE" w:rsidRDefault="004D65CA" w:rsidP="00C375EF">
      <w:pPr>
        <w:spacing w:line="276" w:lineRule="auto"/>
        <w:jc w:val="both"/>
        <w:rPr>
          <w:rFonts w:asciiTheme="majorHAnsi" w:hAnsiTheme="majorHAnsi"/>
          <w:sz w:val="22"/>
          <w:szCs w:val="22"/>
        </w:rPr>
      </w:pPr>
    </w:p>
    <w:p w14:paraId="224630C4" w14:textId="5AC3DE33"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novam</w:t>
      </w:r>
      <w:r w:rsidR="004B49C9" w:rsidRPr="00E763AE">
        <w:rPr>
          <w:rFonts w:asciiTheme="majorHAnsi" w:hAnsiTheme="majorHAnsi"/>
          <w:sz w:val="22"/>
          <w:szCs w:val="22"/>
        </w:rPr>
        <w:t>ente, e queridos colegas do LabT</w:t>
      </w:r>
      <w:r w:rsidRPr="00E763AE">
        <w:rPr>
          <w:rFonts w:asciiTheme="majorHAnsi" w:hAnsiTheme="majorHAnsi"/>
          <w:sz w:val="22"/>
          <w:szCs w:val="22"/>
        </w:rPr>
        <w:t>rop: Luanne, Letícia, Renan, Bruno e Mali. O espaço que tivemos de discussão de ideias e artigos foi, de longe, onde me senti mais à vontade para expor pensamentos e construir coisas em conjunto! Aprendi muito com vocês e, além disso, me diverti demais! #quemtemmedodochesson #saudades #CMCvemninim</w:t>
      </w:r>
    </w:p>
    <w:p w14:paraId="45363959" w14:textId="77777777" w:rsidR="004D65CA" w:rsidRPr="00E763AE" w:rsidRDefault="004D65CA" w:rsidP="00C375EF">
      <w:pPr>
        <w:spacing w:line="276" w:lineRule="auto"/>
        <w:jc w:val="both"/>
        <w:rPr>
          <w:rFonts w:asciiTheme="majorHAnsi" w:hAnsiTheme="majorHAnsi"/>
          <w:sz w:val="22"/>
          <w:szCs w:val="22"/>
        </w:rPr>
      </w:pPr>
    </w:p>
    <w:p w14:paraId="4C42D49D"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Vera e Shirlene, por serem tão boas no que fazem, eficientes, pacientes, solícitas e simpáticas. Sem vocês, nem eu nem ninguém da Ecologia/USP conclui nada!</w:t>
      </w:r>
    </w:p>
    <w:p w14:paraId="3AE3573D" w14:textId="77777777" w:rsidR="004D65CA" w:rsidRPr="00E763AE" w:rsidRDefault="004D65CA" w:rsidP="00C375EF">
      <w:pPr>
        <w:spacing w:line="276" w:lineRule="auto"/>
        <w:jc w:val="both"/>
        <w:rPr>
          <w:rFonts w:asciiTheme="majorHAnsi" w:hAnsiTheme="majorHAnsi"/>
          <w:sz w:val="22"/>
          <w:szCs w:val="22"/>
        </w:rPr>
      </w:pPr>
    </w:p>
    <w:p w14:paraId="3E968E96" w14:textId="3B4C1BB4"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Professores e colega</w:t>
      </w:r>
      <w:r w:rsidR="00CA4175" w:rsidRPr="00E763AE">
        <w:rPr>
          <w:rFonts w:asciiTheme="majorHAnsi" w:hAnsiTheme="majorHAnsi"/>
          <w:sz w:val="22"/>
          <w:szCs w:val="22"/>
        </w:rPr>
        <w:t xml:space="preserve">s de outros departamentos: </w:t>
      </w:r>
      <w:r w:rsidRPr="00E763AE">
        <w:rPr>
          <w:rFonts w:asciiTheme="majorHAnsi" w:hAnsiTheme="majorHAnsi"/>
          <w:sz w:val="22"/>
          <w:szCs w:val="22"/>
        </w:rPr>
        <w:t>Renata Pardini,</w:t>
      </w:r>
      <w:r w:rsidR="00CA4175" w:rsidRPr="00E763AE">
        <w:rPr>
          <w:rFonts w:asciiTheme="majorHAnsi" w:hAnsiTheme="majorHAnsi"/>
          <w:sz w:val="22"/>
          <w:szCs w:val="22"/>
        </w:rPr>
        <w:t xml:space="preserve"> por se disponibilizar a conversar sobre meu projeto e sobre mulheres na ciência,</w:t>
      </w:r>
      <w:r w:rsidRPr="00E763AE">
        <w:rPr>
          <w:rFonts w:asciiTheme="majorHAnsi" w:hAnsiTheme="majorHAnsi"/>
          <w:sz w:val="22"/>
          <w:szCs w:val="22"/>
        </w:rPr>
        <w:t xml:space="preserve"> Daniel Lahr, </w:t>
      </w:r>
      <w:r w:rsidR="00CA4175" w:rsidRPr="00E763AE">
        <w:rPr>
          <w:rFonts w:asciiTheme="majorHAnsi" w:hAnsiTheme="majorHAnsi"/>
          <w:sz w:val="22"/>
          <w:szCs w:val="22"/>
        </w:rPr>
        <w:t xml:space="preserve">por ter me cedido o uso de uma de suas máquinas para que eu processasse parte das simulações, Fernando Marques, por ter me ajudado a resolver problemas com o Ábacus, </w:t>
      </w:r>
      <w:r w:rsidRPr="00E763AE">
        <w:rPr>
          <w:rFonts w:asciiTheme="majorHAnsi" w:hAnsiTheme="majorHAnsi"/>
          <w:sz w:val="22"/>
          <w:szCs w:val="22"/>
        </w:rPr>
        <w:t xml:space="preserve">e </w:t>
      </w:r>
      <w:r w:rsidR="00F23E98" w:rsidRPr="00E763AE">
        <w:rPr>
          <w:rFonts w:asciiTheme="majorHAnsi" w:hAnsiTheme="majorHAnsi"/>
          <w:sz w:val="22"/>
          <w:szCs w:val="22"/>
        </w:rPr>
        <w:t xml:space="preserve">Diogro, </w:t>
      </w:r>
      <w:r w:rsidRPr="00E763AE">
        <w:rPr>
          <w:rFonts w:asciiTheme="majorHAnsi" w:hAnsiTheme="majorHAnsi"/>
          <w:sz w:val="22"/>
          <w:szCs w:val="22"/>
        </w:rPr>
        <w:t xml:space="preserve">por </w:t>
      </w:r>
      <w:r w:rsidR="00CA4175" w:rsidRPr="00E763AE">
        <w:rPr>
          <w:rFonts w:asciiTheme="majorHAnsi" w:hAnsiTheme="majorHAnsi"/>
          <w:sz w:val="22"/>
          <w:szCs w:val="22"/>
        </w:rPr>
        <w:t>ter revisado</w:t>
      </w:r>
      <w:r w:rsidRPr="00E763AE">
        <w:rPr>
          <w:rFonts w:asciiTheme="majorHAnsi" w:hAnsiTheme="majorHAnsi"/>
          <w:sz w:val="22"/>
          <w:szCs w:val="22"/>
        </w:rPr>
        <w:t xml:space="preserve"> o projeto </w:t>
      </w:r>
      <w:r w:rsidR="00CA4175" w:rsidRPr="00E763AE">
        <w:rPr>
          <w:rFonts w:asciiTheme="majorHAnsi" w:hAnsiTheme="majorHAnsi"/>
          <w:sz w:val="22"/>
          <w:szCs w:val="22"/>
        </w:rPr>
        <w:t>que submeti à Fapesp.</w:t>
      </w:r>
    </w:p>
    <w:p w14:paraId="30E8D8A6" w14:textId="77777777" w:rsidR="004D65CA" w:rsidRPr="00E763AE" w:rsidRDefault="004D65CA" w:rsidP="00C375EF">
      <w:pPr>
        <w:spacing w:line="276" w:lineRule="auto"/>
        <w:jc w:val="both"/>
        <w:rPr>
          <w:rFonts w:asciiTheme="majorHAnsi" w:hAnsiTheme="majorHAnsi"/>
          <w:sz w:val="22"/>
          <w:szCs w:val="22"/>
        </w:rPr>
      </w:pPr>
    </w:p>
    <w:p w14:paraId="6FCC2F12"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0736AC6B" w14:textId="77777777" w:rsidR="004D65CA" w:rsidRPr="00E763AE" w:rsidRDefault="004D65CA" w:rsidP="00C375EF">
      <w:pPr>
        <w:spacing w:line="276" w:lineRule="auto"/>
        <w:jc w:val="both"/>
        <w:rPr>
          <w:rFonts w:asciiTheme="majorHAnsi" w:hAnsiTheme="majorHAnsi"/>
          <w:sz w:val="22"/>
          <w:szCs w:val="22"/>
        </w:rPr>
      </w:pPr>
    </w:p>
    <w:p w14:paraId="5781477B" w14:textId="73266FD5"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Colegas de mestrado, por quem tenho muito carinho e admiração, Danilo Mori, Irina Barros, Lucas Medeiros, Diana</w:t>
      </w:r>
      <w:r w:rsidR="002617CF" w:rsidRPr="00E763AE">
        <w:rPr>
          <w:rFonts w:asciiTheme="majorHAnsi" w:hAnsiTheme="majorHAnsi"/>
          <w:sz w:val="22"/>
          <w:szCs w:val="22"/>
        </w:rPr>
        <w:t xml:space="preserve"> Garcia e Ramiro Ribeiro.</w:t>
      </w:r>
      <w:r w:rsidRPr="00E763AE">
        <w:rPr>
          <w:rFonts w:asciiTheme="majorHAnsi" w:hAnsiTheme="majorHAnsi"/>
          <w:sz w:val="22"/>
          <w:szCs w:val="22"/>
        </w:rPr>
        <w:t xml:space="preserve"> Obrigada pela parceria, que começou nos tempos de estudo para a prova de seleção e que segue ainda hoje! Obrigada, em especial, ao meu querido amigo Danilo, por partilhar as angústias, as alegrias e por estar sempre comigo.</w:t>
      </w:r>
    </w:p>
    <w:p w14:paraId="15A025E2" w14:textId="77777777" w:rsidR="004D65CA" w:rsidRPr="00E763AE" w:rsidRDefault="004D65CA" w:rsidP="00C375EF">
      <w:pPr>
        <w:spacing w:line="276" w:lineRule="auto"/>
        <w:jc w:val="both"/>
        <w:rPr>
          <w:rFonts w:asciiTheme="majorHAnsi" w:hAnsiTheme="majorHAnsi"/>
          <w:sz w:val="22"/>
          <w:szCs w:val="22"/>
        </w:rPr>
      </w:pPr>
    </w:p>
    <w:p w14:paraId="3BDA0DAB" w14:textId="1F6B05EA" w:rsidR="004D65CA" w:rsidRPr="00E763AE" w:rsidRDefault="00DB14F1" w:rsidP="00C375EF">
      <w:pPr>
        <w:spacing w:line="276" w:lineRule="auto"/>
        <w:jc w:val="both"/>
        <w:rPr>
          <w:rFonts w:asciiTheme="majorHAnsi" w:hAnsiTheme="majorHAnsi"/>
          <w:sz w:val="22"/>
          <w:szCs w:val="22"/>
        </w:rPr>
      </w:pPr>
      <w:r w:rsidRPr="00E763AE">
        <w:rPr>
          <w:rFonts w:asciiTheme="majorHAnsi" w:hAnsiTheme="majorHAnsi"/>
          <w:sz w:val="22"/>
          <w:szCs w:val="22"/>
        </w:rPr>
        <w:t>Meus amigos</w:t>
      </w:r>
      <w:r w:rsidR="004D65CA" w:rsidRPr="00E763AE">
        <w:rPr>
          <w:rFonts w:asciiTheme="majorHAnsi" w:hAnsiTheme="majorHAnsi"/>
          <w:sz w:val="22"/>
          <w:szCs w:val="22"/>
        </w:rPr>
        <w:t xml:space="preserve"> Gabriela, Luiz Carlos, Danilo, Thais Lopes, Jaqueline Costal, Paula Giroldo, Mariana Fogo e Pedro Hirata, que, das mais diversas formas, estiveram disponíveis e caminharam ao meu lado ao longo do mestrado, sempre cuidando de mim e me tornando mais forte e mais feliz!</w:t>
      </w:r>
    </w:p>
    <w:p w14:paraId="374B264C" w14:textId="77777777" w:rsidR="004D65CA" w:rsidRPr="00E763AE" w:rsidRDefault="004D65CA" w:rsidP="00C375EF">
      <w:pPr>
        <w:spacing w:line="276" w:lineRule="auto"/>
        <w:jc w:val="both"/>
        <w:rPr>
          <w:rFonts w:asciiTheme="majorHAnsi" w:hAnsiTheme="majorHAnsi"/>
          <w:sz w:val="22"/>
          <w:szCs w:val="22"/>
        </w:rPr>
      </w:pPr>
    </w:p>
    <w:p w14:paraId="59090EE5"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Minha família querida, tia Rosana, tio Fernando, Carolina e Danila, que me deram carinho, risadas, comida e me ofereceram um lar em São Paulo cheio de amor!</w:t>
      </w:r>
    </w:p>
    <w:p w14:paraId="4B8D4680" w14:textId="77777777" w:rsidR="004D65CA" w:rsidRPr="00E763AE" w:rsidRDefault="004D65CA" w:rsidP="00C375EF">
      <w:pPr>
        <w:spacing w:line="276" w:lineRule="auto"/>
        <w:jc w:val="both"/>
        <w:rPr>
          <w:rFonts w:asciiTheme="majorHAnsi" w:hAnsiTheme="majorHAnsi"/>
          <w:sz w:val="22"/>
          <w:szCs w:val="22"/>
        </w:rPr>
      </w:pPr>
    </w:p>
    <w:p w14:paraId="05D67824" w14:textId="34DEFDC6"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pai e minha mãe, que - nem sei como dizer - me dão apoio incondicional em minha jornada, me incentivam a trilhar os caminhos </w:t>
      </w:r>
      <w:r w:rsidR="006F3195">
        <w:rPr>
          <w:rFonts w:asciiTheme="majorHAnsi" w:hAnsiTheme="majorHAnsi"/>
          <w:sz w:val="22"/>
          <w:szCs w:val="22"/>
        </w:rPr>
        <w:t xml:space="preserve">que quero e </w:t>
      </w:r>
      <w:r w:rsidRPr="00E763AE">
        <w:rPr>
          <w:rFonts w:asciiTheme="majorHAnsi" w:hAnsiTheme="majorHAnsi"/>
          <w:sz w:val="22"/>
          <w:szCs w:val="22"/>
        </w:rPr>
        <w:t>me enc</w:t>
      </w:r>
      <w:r w:rsidR="006F3195">
        <w:rPr>
          <w:rFonts w:asciiTheme="majorHAnsi" w:hAnsiTheme="majorHAnsi"/>
          <w:sz w:val="22"/>
          <w:szCs w:val="22"/>
        </w:rPr>
        <w:t>hem de amor, alegria e orgulho! Vocês são maravilhosos demais</w:t>
      </w:r>
      <w:r w:rsidR="00241AC3">
        <w:rPr>
          <w:rFonts w:asciiTheme="majorHAnsi" w:hAnsiTheme="majorHAnsi"/>
          <w:sz w:val="22"/>
          <w:szCs w:val="22"/>
        </w:rPr>
        <w:t xml:space="preserve"> para</w:t>
      </w:r>
      <w:r w:rsidR="006F3195">
        <w:rPr>
          <w:rFonts w:asciiTheme="majorHAnsi" w:hAnsiTheme="majorHAnsi"/>
          <w:sz w:val="22"/>
          <w:szCs w:val="22"/>
        </w:rPr>
        <w:t xml:space="preserve"> mim! </w:t>
      </w:r>
      <w:r w:rsidRPr="00E763AE">
        <w:rPr>
          <w:rFonts w:asciiTheme="majorHAnsi" w:hAnsiTheme="majorHAnsi"/>
          <w:sz w:val="22"/>
          <w:szCs w:val="22"/>
        </w:rPr>
        <w:t>Mil vezes, obrigada!</w:t>
      </w:r>
    </w:p>
    <w:p w14:paraId="0FCBB62D" w14:textId="77777777" w:rsidR="004D65CA" w:rsidRPr="00E763AE" w:rsidRDefault="004D65CA" w:rsidP="00C375EF">
      <w:pPr>
        <w:spacing w:line="276" w:lineRule="auto"/>
        <w:jc w:val="both"/>
        <w:rPr>
          <w:rFonts w:asciiTheme="majorHAnsi" w:hAnsiTheme="majorHAnsi"/>
          <w:sz w:val="22"/>
          <w:szCs w:val="22"/>
        </w:rPr>
      </w:pPr>
    </w:p>
    <w:p w14:paraId="66EA8B43" w14:textId="4EED6713" w:rsidR="00BD5D75"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irmão, que amo tanto, pelo carinho, parceria e risadas e por amar a diversidade de pessoas. </w:t>
      </w:r>
      <w:commentRangeStart w:id="2"/>
      <w:r w:rsidRPr="00E763AE">
        <w:rPr>
          <w:rFonts w:asciiTheme="majorHAnsi" w:hAnsiTheme="majorHAnsi"/>
          <w:sz w:val="22"/>
          <w:szCs w:val="22"/>
          <w:highlight w:val="yellow"/>
        </w:rPr>
        <w:t>COMPLEMENTAR.</w:t>
      </w:r>
      <w:commentRangeEnd w:id="2"/>
      <w:r w:rsidR="00CE7262">
        <w:rPr>
          <w:rStyle w:val="CommentReference"/>
        </w:rPr>
        <w:commentReference w:id="2"/>
      </w:r>
    </w:p>
    <w:p w14:paraId="6CAE082A" w14:textId="77777777" w:rsidR="004D65CA" w:rsidRPr="00E763AE" w:rsidRDefault="004D65CA" w:rsidP="00C375EF">
      <w:pPr>
        <w:spacing w:line="276" w:lineRule="auto"/>
        <w:jc w:val="both"/>
        <w:rPr>
          <w:rFonts w:asciiTheme="majorHAnsi" w:hAnsiTheme="majorHAnsi"/>
          <w:sz w:val="22"/>
          <w:szCs w:val="22"/>
        </w:rPr>
      </w:pPr>
    </w:p>
    <w:p w14:paraId="6B7C1D94" w14:textId="737F8A9A"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ais uma vez, agradeço a Gabi (Gabriela Marin) e ao Lemon (Luiz Carlos), meus amigos queridos e, por sorte, vizinhos, pelas inúmeras e longas discussões sobre meu projeto-sem-fim! </w:t>
      </w:r>
      <w:r w:rsidR="00680527" w:rsidRPr="00E763AE">
        <w:rPr>
          <w:rFonts w:asciiTheme="majorHAnsi" w:hAnsiTheme="majorHAnsi"/>
          <w:sz w:val="22"/>
          <w:szCs w:val="22"/>
        </w:rPr>
        <w:t>Digo que tive, alé</w:t>
      </w:r>
      <w:r w:rsidR="003C5A83" w:rsidRPr="00E763AE">
        <w:rPr>
          <w:rFonts w:asciiTheme="majorHAnsi" w:hAnsiTheme="majorHAnsi"/>
          <w:sz w:val="22"/>
          <w:szCs w:val="22"/>
        </w:rPr>
        <w:t>m dos oficiais, outros</w:t>
      </w:r>
      <w:r w:rsidR="00680527" w:rsidRPr="00E763AE">
        <w:rPr>
          <w:rFonts w:asciiTheme="majorHAnsi" w:hAnsiTheme="majorHAnsi"/>
          <w:sz w:val="22"/>
          <w:szCs w:val="22"/>
        </w:rPr>
        <w:t xml:space="preserve"> dois orientadores. </w:t>
      </w:r>
      <w:r w:rsidRPr="00E763AE">
        <w:rPr>
          <w:rFonts w:asciiTheme="majorHAnsi" w:hAnsiTheme="majorHAnsi"/>
          <w:sz w:val="22"/>
          <w:szCs w:val="22"/>
        </w:rPr>
        <w:t xml:space="preserve">Com vocês, aprendi </w:t>
      </w:r>
      <w:r w:rsidR="00FA150F" w:rsidRPr="00E763AE">
        <w:rPr>
          <w:rFonts w:asciiTheme="majorHAnsi" w:hAnsiTheme="majorHAnsi"/>
          <w:sz w:val="22"/>
          <w:szCs w:val="22"/>
        </w:rPr>
        <w:t>muito do que sei sobre</w:t>
      </w:r>
      <w:r w:rsidRPr="00E763AE">
        <w:rPr>
          <w:rFonts w:asciiTheme="majorHAnsi" w:hAnsiTheme="majorHAnsi"/>
          <w:sz w:val="22"/>
          <w:szCs w:val="22"/>
        </w:rPr>
        <w:t xml:space="preserve"> modelagem, Evolução e Ecologia (e tantas coisas mais da vida!)! Obrigada pelo enorme tempo que vocês dedicam a mim, pelo carinho, pela amizade. </w:t>
      </w:r>
      <w:r w:rsidR="00FA150F" w:rsidRPr="00E763AE">
        <w:rPr>
          <w:rFonts w:asciiTheme="majorHAnsi" w:hAnsiTheme="majorHAnsi"/>
          <w:sz w:val="22"/>
          <w:szCs w:val="22"/>
        </w:rPr>
        <w:t xml:space="preserve">Obrigada pelos almoços, jantares e risadas. </w:t>
      </w:r>
      <w:r w:rsidRPr="00E763AE">
        <w:rPr>
          <w:rFonts w:asciiTheme="majorHAnsi" w:hAnsiTheme="majorHAnsi"/>
          <w:sz w:val="22"/>
          <w:szCs w:val="22"/>
        </w:rPr>
        <w:t>Sem vocês, não consigo.</w:t>
      </w:r>
    </w:p>
    <w:p w14:paraId="1387AD61" w14:textId="77777777" w:rsidR="004D65CA" w:rsidRPr="00E763AE" w:rsidRDefault="004D65CA" w:rsidP="00C375EF">
      <w:pPr>
        <w:spacing w:line="276" w:lineRule="auto"/>
        <w:jc w:val="both"/>
        <w:rPr>
          <w:rFonts w:asciiTheme="majorHAnsi" w:hAnsiTheme="majorHAnsi"/>
          <w:sz w:val="22"/>
          <w:szCs w:val="22"/>
        </w:rPr>
      </w:pPr>
    </w:p>
    <w:p w14:paraId="57132A65" w14:textId="77777777" w:rsidR="004D65CA"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E, por fim, 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01D17F2C" w14:textId="77777777" w:rsidR="00323CB7" w:rsidRDefault="00323CB7" w:rsidP="00C375EF">
      <w:pPr>
        <w:spacing w:line="276" w:lineRule="auto"/>
        <w:jc w:val="both"/>
        <w:rPr>
          <w:rFonts w:asciiTheme="majorHAnsi" w:hAnsiTheme="majorHAnsi"/>
          <w:sz w:val="22"/>
          <w:szCs w:val="22"/>
        </w:rPr>
      </w:pPr>
    </w:p>
    <w:p w14:paraId="5D086FE2" w14:textId="77777777" w:rsidR="00323CB7" w:rsidRPr="00E763AE" w:rsidRDefault="00323CB7" w:rsidP="00C375EF">
      <w:pPr>
        <w:spacing w:line="276" w:lineRule="auto"/>
        <w:jc w:val="both"/>
        <w:rPr>
          <w:rFonts w:asciiTheme="majorHAnsi" w:hAnsiTheme="majorHAnsi"/>
          <w:sz w:val="22"/>
          <w:szCs w:val="22"/>
        </w:rPr>
      </w:pPr>
    </w:p>
    <w:p w14:paraId="00073654" w14:textId="77777777" w:rsidR="0076482E" w:rsidRDefault="0076482E" w:rsidP="0076482E">
      <w:pPr>
        <w:pStyle w:val="p1"/>
        <w:spacing w:line="360" w:lineRule="auto"/>
        <w:contextualSpacing/>
        <w:rPr>
          <w:rFonts w:ascii="Calibri" w:hAnsi="Calibri"/>
          <w:b/>
          <w:color w:val="7F7F7F" w:themeColor="text1" w:themeTint="80"/>
          <w:sz w:val="28"/>
          <w:szCs w:val="28"/>
        </w:rPr>
      </w:pPr>
    </w:p>
    <w:p w14:paraId="3B7B5C02" w14:textId="0C81BD24" w:rsidR="00666655" w:rsidRPr="00011943" w:rsidRDefault="00666655" w:rsidP="00B628B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E31EAFC" w14:textId="77777777" w:rsidR="0033356D" w:rsidRDefault="00457151">
      <w:pPr>
        <w:pStyle w:val="TOC1"/>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33356D">
        <w:rPr>
          <w:noProof/>
        </w:rPr>
        <w:t>1</w:t>
      </w:r>
      <w:r w:rsidR="0033356D">
        <w:rPr>
          <w:rFonts w:eastAsiaTheme="minorEastAsia"/>
          <w:b w:val="0"/>
          <w:bCs w:val="0"/>
          <w:caps w:val="0"/>
          <w:noProof/>
          <w:sz w:val="24"/>
          <w:szCs w:val="24"/>
          <w:u w:val="none"/>
          <w:lang w:val="en-US"/>
        </w:rPr>
        <w:tab/>
      </w:r>
      <w:r w:rsidR="0033356D" w:rsidRPr="00066B30">
        <w:rPr>
          <w:noProof/>
          <w:color w:val="000000" w:themeColor="text1"/>
        </w:rPr>
        <w:t>RESUMO</w:t>
      </w:r>
      <w:r w:rsidR="0033356D">
        <w:rPr>
          <w:noProof/>
        </w:rPr>
        <w:tab/>
      </w:r>
      <w:r w:rsidR="0033356D">
        <w:rPr>
          <w:noProof/>
        </w:rPr>
        <w:fldChar w:fldCharType="begin"/>
      </w:r>
      <w:r w:rsidR="0033356D">
        <w:rPr>
          <w:noProof/>
        </w:rPr>
        <w:instrText xml:space="preserve"> PAGEREF _Toc487877741 \h </w:instrText>
      </w:r>
      <w:r w:rsidR="0033356D">
        <w:rPr>
          <w:noProof/>
        </w:rPr>
      </w:r>
      <w:r w:rsidR="0033356D">
        <w:rPr>
          <w:noProof/>
        </w:rPr>
        <w:fldChar w:fldCharType="separate"/>
      </w:r>
      <w:r w:rsidR="0033356D">
        <w:rPr>
          <w:noProof/>
        </w:rPr>
        <w:t>10</w:t>
      </w:r>
      <w:r w:rsidR="0033356D">
        <w:rPr>
          <w:noProof/>
        </w:rPr>
        <w:fldChar w:fldCharType="end"/>
      </w:r>
    </w:p>
    <w:p w14:paraId="6C109CB0" w14:textId="77777777" w:rsidR="0033356D" w:rsidRDefault="0033356D">
      <w:pPr>
        <w:pStyle w:val="TOC1"/>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066B30">
        <w:rPr>
          <w:noProof/>
          <w:color w:val="000000" w:themeColor="text1"/>
        </w:rPr>
        <w:t>ABSTRACT</w:t>
      </w:r>
      <w:r>
        <w:rPr>
          <w:noProof/>
        </w:rPr>
        <w:tab/>
      </w:r>
      <w:r>
        <w:rPr>
          <w:noProof/>
        </w:rPr>
        <w:fldChar w:fldCharType="begin"/>
      </w:r>
      <w:r>
        <w:rPr>
          <w:noProof/>
        </w:rPr>
        <w:instrText xml:space="preserve"> PAGEREF _Toc487877742 \h </w:instrText>
      </w:r>
      <w:r>
        <w:rPr>
          <w:noProof/>
        </w:rPr>
      </w:r>
      <w:r>
        <w:rPr>
          <w:noProof/>
        </w:rPr>
        <w:fldChar w:fldCharType="separate"/>
      </w:r>
      <w:r>
        <w:rPr>
          <w:noProof/>
        </w:rPr>
        <w:t>11</w:t>
      </w:r>
      <w:r>
        <w:rPr>
          <w:noProof/>
        </w:rPr>
        <w:fldChar w:fldCharType="end"/>
      </w:r>
    </w:p>
    <w:p w14:paraId="5457EF4B" w14:textId="77777777" w:rsidR="0033356D" w:rsidRDefault="0033356D">
      <w:pPr>
        <w:pStyle w:val="TOC1"/>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066B30">
        <w:rPr>
          <w:noProof/>
          <w:color w:val="000000" w:themeColor="text1"/>
        </w:rPr>
        <w:t>PREFÁCIO</w:t>
      </w:r>
      <w:r>
        <w:rPr>
          <w:noProof/>
        </w:rPr>
        <w:tab/>
      </w:r>
      <w:r>
        <w:rPr>
          <w:noProof/>
        </w:rPr>
        <w:fldChar w:fldCharType="begin"/>
      </w:r>
      <w:r>
        <w:rPr>
          <w:noProof/>
        </w:rPr>
        <w:instrText xml:space="preserve"> PAGEREF _Toc487877743 \h </w:instrText>
      </w:r>
      <w:r>
        <w:rPr>
          <w:noProof/>
        </w:rPr>
      </w:r>
      <w:r>
        <w:rPr>
          <w:noProof/>
        </w:rPr>
        <w:fldChar w:fldCharType="separate"/>
      </w:r>
      <w:r>
        <w:rPr>
          <w:noProof/>
        </w:rPr>
        <w:t>12</w:t>
      </w:r>
      <w:r>
        <w:rPr>
          <w:noProof/>
        </w:rPr>
        <w:fldChar w:fldCharType="end"/>
      </w:r>
    </w:p>
    <w:p w14:paraId="4C83E4B1" w14:textId="77777777" w:rsidR="0033356D" w:rsidRDefault="0033356D">
      <w:pPr>
        <w:pStyle w:val="TOC1"/>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066B30">
        <w:rPr>
          <w:noProof/>
          <w:color w:val="000000" w:themeColor="text1"/>
        </w:rPr>
        <w:t>INTRODUÇÃO</w:t>
      </w:r>
      <w:r>
        <w:rPr>
          <w:noProof/>
        </w:rPr>
        <w:tab/>
      </w:r>
      <w:r>
        <w:rPr>
          <w:noProof/>
        </w:rPr>
        <w:fldChar w:fldCharType="begin"/>
      </w:r>
      <w:r>
        <w:rPr>
          <w:noProof/>
        </w:rPr>
        <w:instrText xml:space="preserve"> PAGEREF _Toc487877744 \h </w:instrText>
      </w:r>
      <w:r>
        <w:rPr>
          <w:noProof/>
        </w:rPr>
      </w:r>
      <w:r>
        <w:rPr>
          <w:noProof/>
        </w:rPr>
        <w:fldChar w:fldCharType="separate"/>
      </w:r>
      <w:r>
        <w:rPr>
          <w:noProof/>
        </w:rPr>
        <w:t>16</w:t>
      </w:r>
      <w:r>
        <w:rPr>
          <w:noProof/>
        </w:rPr>
        <w:fldChar w:fldCharType="end"/>
      </w:r>
    </w:p>
    <w:p w14:paraId="7AE928F9" w14:textId="77777777" w:rsidR="0033356D" w:rsidRDefault="0033356D">
      <w:pPr>
        <w:pStyle w:val="TOC1"/>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066B30">
        <w:rPr>
          <w:noProof/>
          <w:color w:val="000000" w:themeColor="text1"/>
        </w:rPr>
        <w:t>MATERIAL E MÉTODOS</w:t>
      </w:r>
      <w:r>
        <w:rPr>
          <w:noProof/>
        </w:rPr>
        <w:tab/>
      </w:r>
      <w:r>
        <w:rPr>
          <w:noProof/>
        </w:rPr>
        <w:fldChar w:fldCharType="begin"/>
      </w:r>
      <w:r>
        <w:rPr>
          <w:noProof/>
        </w:rPr>
        <w:instrText xml:space="preserve"> PAGEREF _Toc487877745 \h </w:instrText>
      </w:r>
      <w:r>
        <w:rPr>
          <w:noProof/>
        </w:rPr>
      </w:r>
      <w:r>
        <w:rPr>
          <w:noProof/>
        </w:rPr>
        <w:fldChar w:fldCharType="separate"/>
      </w:r>
      <w:r>
        <w:rPr>
          <w:noProof/>
        </w:rPr>
        <w:t>25</w:t>
      </w:r>
      <w:r>
        <w:rPr>
          <w:noProof/>
        </w:rPr>
        <w:fldChar w:fldCharType="end"/>
      </w:r>
    </w:p>
    <w:p w14:paraId="5DD5CE05"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66B30">
        <w:rPr>
          <w:noProof/>
          <w:color w:val="000000" w:themeColor="text1"/>
        </w:rPr>
        <w:t>Descrição do modelo</w:t>
      </w:r>
      <w:r>
        <w:rPr>
          <w:noProof/>
        </w:rPr>
        <w:tab/>
      </w:r>
      <w:r>
        <w:rPr>
          <w:noProof/>
        </w:rPr>
        <w:fldChar w:fldCharType="begin"/>
      </w:r>
      <w:r>
        <w:rPr>
          <w:noProof/>
        </w:rPr>
        <w:instrText xml:space="preserve"> PAGEREF _Toc487877746 \h </w:instrText>
      </w:r>
      <w:r>
        <w:rPr>
          <w:noProof/>
        </w:rPr>
      </w:r>
      <w:r>
        <w:rPr>
          <w:noProof/>
        </w:rPr>
        <w:fldChar w:fldCharType="separate"/>
      </w:r>
      <w:r>
        <w:rPr>
          <w:noProof/>
        </w:rPr>
        <w:t>25</w:t>
      </w:r>
      <w:r>
        <w:rPr>
          <w:noProof/>
        </w:rPr>
        <w:fldChar w:fldCharType="end"/>
      </w:r>
    </w:p>
    <w:p w14:paraId="6E4D6F81"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66B30">
        <w:rPr>
          <w:noProof/>
          <w:color w:val="000000" w:themeColor="text1"/>
        </w:rPr>
        <w:t>Cenários simulados</w:t>
      </w:r>
      <w:r>
        <w:rPr>
          <w:noProof/>
        </w:rPr>
        <w:tab/>
      </w:r>
      <w:r>
        <w:rPr>
          <w:noProof/>
        </w:rPr>
        <w:fldChar w:fldCharType="begin"/>
      </w:r>
      <w:r>
        <w:rPr>
          <w:noProof/>
        </w:rPr>
        <w:instrText xml:space="preserve"> PAGEREF _Toc487877747 \h </w:instrText>
      </w:r>
      <w:r>
        <w:rPr>
          <w:noProof/>
        </w:rPr>
      </w:r>
      <w:r>
        <w:rPr>
          <w:noProof/>
        </w:rPr>
        <w:fldChar w:fldCharType="separate"/>
      </w:r>
      <w:r>
        <w:rPr>
          <w:noProof/>
        </w:rPr>
        <w:t>27</w:t>
      </w:r>
      <w:r>
        <w:rPr>
          <w:noProof/>
        </w:rPr>
        <w:fldChar w:fldCharType="end"/>
      </w:r>
    </w:p>
    <w:p w14:paraId="2BBB91F7"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66B30">
        <w:rPr>
          <w:noProof/>
          <w:color w:val="000000" w:themeColor="text1"/>
        </w:rPr>
        <w:t>Variáveis operacionais</w:t>
      </w:r>
      <w:r>
        <w:rPr>
          <w:noProof/>
        </w:rPr>
        <w:tab/>
      </w:r>
      <w:r>
        <w:rPr>
          <w:noProof/>
        </w:rPr>
        <w:fldChar w:fldCharType="begin"/>
      </w:r>
      <w:r>
        <w:rPr>
          <w:noProof/>
        </w:rPr>
        <w:instrText xml:space="preserve"> PAGEREF _Toc487877748 \h </w:instrText>
      </w:r>
      <w:r>
        <w:rPr>
          <w:noProof/>
        </w:rPr>
      </w:r>
      <w:r>
        <w:rPr>
          <w:noProof/>
        </w:rPr>
        <w:fldChar w:fldCharType="separate"/>
      </w:r>
      <w:r>
        <w:rPr>
          <w:noProof/>
        </w:rPr>
        <w:t>30</w:t>
      </w:r>
      <w:r>
        <w:rPr>
          <w:noProof/>
        </w:rPr>
        <w:fldChar w:fldCharType="end"/>
      </w:r>
    </w:p>
    <w:p w14:paraId="55DB6BFF" w14:textId="77777777" w:rsidR="0033356D" w:rsidRDefault="0033356D">
      <w:pPr>
        <w:pStyle w:val="TOC3"/>
        <w:tabs>
          <w:tab w:val="left" w:pos="686"/>
          <w:tab w:val="right" w:pos="9010"/>
        </w:tabs>
        <w:rPr>
          <w:rFonts w:eastAsiaTheme="minorEastAsia"/>
          <w:smallCaps w:val="0"/>
          <w:noProof/>
          <w:sz w:val="24"/>
          <w:szCs w:val="24"/>
          <w:lang w:val="en-US"/>
        </w:rPr>
      </w:pPr>
      <w:r w:rsidRPr="00066B30">
        <w:rPr>
          <w:noProof/>
        </w:rPr>
        <w:t>5.3.1</w:t>
      </w:r>
      <w:r>
        <w:rPr>
          <w:rFonts w:eastAsiaTheme="minorEastAsia"/>
          <w:smallCaps w:val="0"/>
          <w:noProof/>
          <w:sz w:val="24"/>
          <w:szCs w:val="24"/>
          <w:lang w:val="en-US"/>
        </w:rPr>
        <w:tab/>
      </w:r>
      <w:r w:rsidRPr="00066B30">
        <w:rPr>
          <w:noProof/>
        </w:rPr>
        <w:t>Variáveis de interesse</w:t>
      </w:r>
      <w:r>
        <w:rPr>
          <w:noProof/>
        </w:rPr>
        <w:tab/>
      </w:r>
      <w:r>
        <w:rPr>
          <w:noProof/>
        </w:rPr>
        <w:fldChar w:fldCharType="begin"/>
      </w:r>
      <w:r>
        <w:rPr>
          <w:noProof/>
        </w:rPr>
        <w:instrText xml:space="preserve"> PAGEREF _Toc487877749 \h </w:instrText>
      </w:r>
      <w:r>
        <w:rPr>
          <w:noProof/>
        </w:rPr>
      </w:r>
      <w:r>
        <w:rPr>
          <w:noProof/>
        </w:rPr>
        <w:fldChar w:fldCharType="separate"/>
      </w:r>
      <w:r>
        <w:rPr>
          <w:noProof/>
        </w:rPr>
        <w:t>30</w:t>
      </w:r>
      <w:r>
        <w:rPr>
          <w:noProof/>
        </w:rPr>
        <w:fldChar w:fldCharType="end"/>
      </w:r>
    </w:p>
    <w:p w14:paraId="5DCB0979" w14:textId="77777777" w:rsidR="0033356D" w:rsidRDefault="0033356D">
      <w:pPr>
        <w:pStyle w:val="TOC3"/>
        <w:tabs>
          <w:tab w:val="left" w:pos="686"/>
          <w:tab w:val="right" w:pos="9010"/>
        </w:tabs>
        <w:rPr>
          <w:rFonts w:eastAsiaTheme="minorEastAsia"/>
          <w:smallCaps w:val="0"/>
          <w:noProof/>
          <w:sz w:val="24"/>
          <w:szCs w:val="24"/>
          <w:lang w:val="en-US"/>
        </w:rPr>
      </w:pPr>
      <w:r w:rsidRPr="00066B30">
        <w:rPr>
          <w:noProof/>
        </w:rPr>
        <w:t>5.3.2</w:t>
      </w:r>
      <w:r>
        <w:rPr>
          <w:rFonts w:eastAsiaTheme="minorEastAsia"/>
          <w:smallCaps w:val="0"/>
          <w:noProof/>
          <w:sz w:val="24"/>
          <w:szCs w:val="24"/>
          <w:lang w:val="en-US"/>
        </w:rPr>
        <w:tab/>
      </w:r>
      <w:r w:rsidRPr="00066B30">
        <w:rPr>
          <w:noProof/>
        </w:rPr>
        <w:t>Variáveis preditoras</w:t>
      </w:r>
      <w:r>
        <w:rPr>
          <w:noProof/>
        </w:rPr>
        <w:tab/>
      </w:r>
      <w:r>
        <w:rPr>
          <w:noProof/>
        </w:rPr>
        <w:fldChar w:fldCharType="begin"/>
      </w:r>
      <w:r>
        <w:rPr>
          <w:noProof/>
        </w:rPr>
        <w:instrText xml:space="preserve"> PAGEREF _Toc487877750 \h </w:instrText>
      </w:r>
      <w:r>
        <w:rPr>
          <w:noProof/>
        </w:rPr>
      </w:r>
      <w:r>
        <w:rPr>
          <w:noProof/>
        </w:rPr>
        <w:fldChar w:fldCharType="separate"/>
      </w:r>
      <w:r>
        <w:rPr>
          <w:noProof/>
        </w:rPr>
        <w:t>31</w:t>
      </w:r>
      <w:r>
        <w:rPr>
          <w:noProof/>
        </w:rPr>
        <w:fldChar w:fldCharType="end"/>
      </w:r>
    </w:p>
    <w:p w14:paraId="5137601E"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66B30">
        <w:rPr>
          <w:noProof/>
          <w:color w:val="000000" w:themeColor="text1"/>
        </w:rPr>
        <w:t>Análise dos dados</w:t>
      </w:r>
      <w:r>
        <w:rPr>
          <w:noProof/>
        </w:rPr>
        <w:tab/>
      </w:r>
      <w:r>
        <w:rPr>
          <w:noProof/>
        </w:rPr>
        <w:fldChar w:fldCharType="begin"/>
      </w:r>
      <w:r>
        <w:rPr>
          <w:noProof/>
        </w:rPr>
        <w:instrText xml:space="preserve"> PAGEREF _Toc487877751 \h </w:instrText>
      </w:r>
      <w:r>
        <w:rPr>
          <w:noProof/>
        </w:rPr>
      </w:r>
      <w:r>
        <w:rPr>
          <w:noProof/>
        </w:rPr>
        <w:fldChar w:fldCharType="separate"/>
      </w:r>
      <w:r>
        <w:rPr>
          <w:noProof/>
        </w:rPr>
        <w:t>31</w:t>
      </w:r>
      <w:r>
        <w:rPr>
          <w:noProof/>
        </w:rPr>
        <w:fldChar w:fldCharType="end"/>
      </w:r>
    </w:p>
    <w:p w14:paraId="546F2DB9" w14:textId="77777777" w:rsidR="0033356D" w:rsidRDefault="0033356D">
      <w:pPr>
        <w:pStyle w:val="TOC1"/>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066B30">
        <w:rPr>
          <w:noProof/>
          <w:color w:val="000000" w:themeColor="text1"/>
        </w:rPr>
        <w:t>RESULTADOS</w:t>
      </w:r>
      <w:r>
        <w:rPr>
          <w:noProof/>
        </w:rPr>
        <w:tab/>
      </w:r>
      <w:r>
        <w:rPr>
          <w:noProof/>
        </w:rPr>
        <w:fldChar w:fldCharType="begin"/>
      </w:r>
      <w:r>
        <w:rPr>
          <w:noProof/>
        </w:rPr>
        <w:instrText xml:space="preserve"> PAGEREF _Toc487877752 \h </w:instrText>
      </w:r>
      <w:r>
        <w:rPr>
          <w:noProof/>
        </w:rPr>
      </w:r>
      <w:r>
        <w:rPr>
          <w:noProof/>
        </w:rPr>
        <w:fldChar w:fldCharType="separate"/>
      </w:r>
      <w:r>
        <w:rPr>
          <w:noProof/>
        </w:rPr>
        <w:t>34</w:t>
      </w:r>
      <w:r>
        <w:rPr>
          <w:noProof/>
        </w:rPr>
        <w:fldChar w:fldCharType="end"/>
      </w:r>
    </w:p>
    <w:p w14:paraId="4839EF58"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66B30">
        <w:rPr>
          <w:noProof/>
          <w:color w:val="000000" w:themeColor="text1"/>
        </w:rPr>
        <w:t>Cenário evolutivo: uma população com mutação</w:t>
      </w:r>
      <w:r>
        <w:rPr>
          <w:noProof/>
        </w:rPr>
        <w:tab/>
      </w:r>
      <w:r>
        <w:rPr>
          <w:noProof/>
        </w:rPr>
        <w:fldChar w:fldCharType="begin"/>
      </w:r>
      <w:r>
        <w:rPr>
          <w:noProof/>
        </w:rPr>
        <w:instrText xml:space="preserve"> PAGEREF _Toc487877753 \h </w:instrText>
      </w:r>
      <w:r>
        <w:rPr>
          <w:noProof/>
        </w:rPr>
      </w:r>
      <w:r>
        <w:rPr>
          <w:noProof/>
        </w:rPr>
        <w:fldChar w:fldCharType="separate"/>
      </w:r>
      <w:r>
        <w:rPr>
          <w:noProof/>
        </w:rPr>
        <w:t>34</w:t>
      </w:r>
      <w:r>
        <w:rPr>
          <w:noProof/>
        </w:rPr>
        <w:fldChar w:fldCharType="end"/>
      </w:r>
    </w:p>
    <w:p w14:paraId="719FD457"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1.1 </w:t>
      </w:r>
      <w:r>
        <w:rPr>
          <w:rFonts w:eastAsiaTheme="minorEastAsia"/>
          <w:smallCaps w:val="0"/>
          <w:noProof/>
          <w:sz w:val="24"/>
          <w:szCs w:val="24"/>
          <w:lang w:val="en-US"/>
        </w:rPr>
        <w:tab/>
      </w:r>
      <w:r w:rsidRPr="00066B30">
        <w:rPr>
          <w:noProof/>
        </w:rPr>
        <w:t>Estratégia de vida média</w:t>
      </w:r>
      <w:r>
        <w:rPr>
          <w:noProof/>
        </w:rPr>
        <w:tab/>
      </w:r>
      <w:r>
        <w:rPr>
          <w:noProof/>
        </w:rPr>
        <w:fldChar w:fldCharType="begin"/>
      </w:r>
      <w:r>
        <w:rPr>
          <w:noProof/>
        </w:rPr>
        <w:instrText xml:space="preserve"> PAGEREF _Toc487877754 \h </w:instrText>
      </w:r>
      <w:r>
        <w:rPr>
          <w:noProof/>
        </w:rPr>
      </w:r>
      <w:r>
        <w:rPr>
          <w:noProof/>
        </w:rPr>
        <w:fldChar w:fldCharType="separate"/>
      </w:r>
      <w:r>
        <w:rPr>
          <w:noProof/>
        </w:rPr>
        <w:t>34</w:t>
      </w:r>
      <w:r>
        <w:rPr>
          <w:noProof/>
        </w:rPr>
        <w:fldChar w:fldCharType="end"/>
      </w:r>
    </w:p>
    <w:p w14:paraId="1BA1F17D"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1.2 </w:t>
      </w:r>
      <w:r>
        <w:rPr>
          <w:rFonts w:eastAsiaTheme="minorEastAsia"/>
          <w:smallCaps w:val="0"/>
          <w:noProof/>
          <w:sz w:val="24"/>
          <w:szCs w:val="24"/>
          <w:lang w:val="en-US"/>
        </w:rPr>
        <w:tab/>
      </w:r>
      <w:r w:rsidRPr="00066B30">
        <w:rPr>
          <w:noProof/>
        </w:rPr>
        <w:t>Diversidade total de estratégias de vida</w:t>
      </w:r>
      <w:r>
        <w:rPr>
          <w:noProof/>
        </w:rPr>
        <w:tab/>
      </w:r>
      <w:r>
        <w:rPr>
          <w:noProof/>
        </w:rPr>
        <w:fldChar w:fldCharType="begin"/>
      </w:r>
      <w:r>
        <w:rPr>
          <w:noProof/>
        </w:rPr>
        <w:instrText xml:space="preserve"> PAGEREF _Toc487877755 \h </w:instrText>
      </w:r>
      <w:r>
        <w:rPr>
          <w:noProof/>
        </w:rPr>
      </w:r>
      <w:r>
        <w:rPr>
          <w:noProof/>
        </w:rPr>
        <w:fldChar w:fldCharType="separate"/>
      </w:r>
      <w:r>
        <w:rPr>
          <w:noProof/>
        </w:rPr>
        <w:t>35</w:t>
      </w:r>
      <w:r>
        <w:rPr>
          <w:noProof/>
        </w:rPr>
        <w:fldChar w:fldCharType="end"/>
      </w:r>
    </w:p>
    <w:p w14:paraId="2EBA00D5"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66B30">
        <w:rPr>
          <w:noProof/>
          <w:color w:val="000000" w:themeColor="text1"/>
        </w:rPr>
        <w:t>Cenário ecológico: diversas espécies sem mutação</w:t>
      </w:r>
      <w:r>
        <w:rPr>
          <w:noProof/>
        </w:rPr>
        <w:tab/>
      </w:r>
      <w:r>
        <w:rPr>
          <w:noProof/>
        </w:rPr>
        <w:fldChar w:fldCharType="begin"/>
      </w:r>
      <w:r>
        <w:rPr>
          <w:noProof/>
        </w:rPr>
        <w:instrText xml:space="preserve"> PAGEREF _Toc487877756 \h </w:instrText>
      </w:r>
      <w:r>
        <w:rPr>
          <w:noProof/>
        </w:rPr>
      </w:r>
      <w:r>
        <w:rPr>
          <w:noProof/>
        </w:rPr>
        <w:fldChar w:fldCharType="separate"/>
      </w:r>
      <w:r>
        <w:rPr>
          <w:noProof/>
        </w:rPr>
        <w:t>36</w:t>
      </w:r>
      <w:r>
        <w:rPr>
          <w:noProof/>
        </w:rPr>
        <w:fldChar w:fldCharType="end"/>
      </w:r>
    </w:p>
    <w:p w14:paraId="30BEBC9A"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2.1 </w:t>
      </w:r>
      <w:r>
        <w:rPr>
          <w:rFonts w:eastAsiaTheme="minorEastAsia"/>
          <w:smallCaps w:val="0"/>
          <w:noProof/>
          <w:sz w:val="24"/>
          <w:szCs w:val="24"/>
          <w:lang w:val="en-US"/>
        </w:rPr>
        <w:tab/>
      </w:r>
      <w:r w:rsidRPr="00066B30">
        <w:rPr>
          <w:noProof/>
        </w:rPr>
        <w:t>Estratégia de vida média</w:t>
      </w:r>
      <w:r>
        <w:rPr>
          <w:noProof/>
        </w:rPr>
        <w:tab/>
      </w:r>
      <w:r>
        <w:rPr>
          <w:noProof/>
        </w:rPr>
        <w:fldChar w:fldCharType="begin"/>
      </w:r>
      <w:r>
        <w:rPr>
          <w:noProof/>
        </w:rPr>
        <w:instrText xml:space="preserve"> PAGEREF _Toc487877757 \h </w:instrText>
      </w:r>
      <w:r>
        <w:rPr>
          <w:noProof/>
        </w:rPr>
      </w:r>
      <w:r>
        <w:rPr>
          <w:noProof/>
        </w:rPr>
        <w:fldChar w:fldCharType="separate"/>
      </w:r>
      <w:r>
        <w:rPr>
          <w:noProof/>
        </w:rPr>
        <w:t>37</w:t>
      </w:r>
      <w:r>
        <w:rPr>
          <w:noProof/>
        </w:rPr>
        <w:fldChar w:fldCharType="end"/>
      </w:r>
    </w:p>
    <w:p w14:paraId="205635E4"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2.2 </w:t>
      </w:r>
      <w:r>
        <w:rPr>
          <w:rFonts w:eastAsiaTheme="minorEastAsia"/>
          <w:smallCaps w:val="0"/>
          <w:noProof/>
          <w:sz w:val="24"/>
          <w:szCs w:val="24"/>
          <w:lang w:val="en-US"/>
        </w:rPr>
        <w:tab/>
      </w:r>
      <w:r w:rsidRPr="00066B30">
        <w:rPr>
          <w:noProof/>
        </w:rPr>
        <w:t>Diversidade total de estratégias de vida</w:t>
      </w:r>
      <w:r>
        <w:rPr>
          <w:noProof/>
        </w:rPr>
        <w:tab/>
      </w:r>
      <w:r>
        <w:rPr>
          <w:noProof/>
        </w:rPr>
        <w:fldChar w:fldCharType="begin"/>
      </w:r>
      <w:r>
        <w:rPr>
          <w:noProof/>
        </w:rPr>
        <w:instrText xml:space="preserve"> PAGEREF _Toc487877758 \h </w:instrText>
      </w:r>
      <w:r>
        <w:rPr>
          <w:noProof/>
        </w:rPr>
      </w:r>
      <w:r>
        <w:rPr>
          <w:noProof/>
        </w:rPr>
        <w:fldChar w:fldCharType="separate"/>
      </w:r>
      <w:r>
        <w:rPr>
          <w:noProof/>
        </w:rPr>
        <w:t>38</w:t>
      </w:r>
      <w:r>
        <w:rPr>
          <w:noProof/>
        </w:rPr>
        <w:fldChar w:fldCharType="end"/>
      </w:r>
    </w:p>
    <w:p w14:paraId="265E2C6B"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2.3 </w:t>
      </w:r>
      <w:r>
        <w:rPr>
          <w:rFonts w:eastAsiaTheme="minorEastAsia"/>
          <w:smallCaps w:val="0"/>
          <w:noProof/>
          <w:sz w:val="24"/>
          <w:szCs w:val="24"/>
          <w:lang w:val="en-US"/>
        </w:rPr>
        <w:tab/>
      </w:r>
      <w:r w:rsidRPr="00066B30">
        <w:rPr>
          <w:noProof/>
        </w:rPr>
        <w:t>Heterogeneidade interespecífica de estratégias de vida</w:t>
      </w:r>
      <w:r>
        <w:rPr>
          <w:noProof/>
        </w:rPr>
        <w:tab/>
      </w:r>
      <w:r>
        <w:rPr>
          <w:noProof/>
        </w:rPr>
        <w:fldChar w:fldCharType="begin"/>
      </w:r>
      <w:r>
        <w:rPr>
          <w:noProof/>
        </w:rPr>
        <w:instrText xml:space="preserve"> PAGEREF _Toc487877759 \h </w:instrText>
      </w:r>
      <w:r>
        <w:rPr>
          <w:noProof/>
        </w:rPr>
      </w:r>
      <w:r>
        <w:rPr>
          <w:noProof/>
        </w:rPr>
        <w:fldChar w:fldCharType="separate"/>
      </w:r>
      <w:r>
        <w:rPr>
          <w:noProof/>
        </w:rPr>
        <w:t>39</w:t>
      </w:r>
      <w:r>
        <w:rPr>
          <w:noProof/>
        </w:rPr>
        <w:fldChar w:fldCharType="end"/>
      </w:r>
    </w:p>
    <w:p w14:paraId="05DACE61" w14:textId="77777777" w:rsidR="0033356D" w:rsidRDefault="0033356D">
      <w:pPr>
        <w:pStyle w:val="TOC2"/>
        <w:tabs>
          <w:tab w:val="left" w:pos="562"/>
          <w:tab w:val="right" w:pos="9010"/>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66B30">
        <w:rPr>
          <w:noProof/>
          <w:color w:val="000000" w:themeColor="text1"/>
        </w:rPr>
        <w:t>Cenário eco-evolutivo: diversas espécies com mutação</w:t>
      </w:r>
      <w:r>
        <w:rPr>
          <w:noProof/>
        </w:rPr>
        <w:tab/>
      </w:r>
      <w:r>
        <w:rPr>
          <w:noProof/>
        </w:rPr>
        <w:fldChar w:fldCharType="begin"/>
      </w:r>
      <w:r>
        <w:rPr>
          <w:noProof/>
        </w:rPr>
        <w:instrText xml:space="preserve"> PAGEREF _Toc487877760 \h </w:instrText>
      </w:r>
      <w:r>
        <w:rPr>
          <w:noProof/>
        </w:rPr>
      </w:r>
      <w:r>
        <w:rPr>
          <w:noProof/>
        </w:rPr>
        <w:fldChar w:fldCharType="separate"/>
      </w:r>
      <w:r>
        <w:rPr>
          <w:noProof/>
        </w:rPr>
        <w:t>40</w:t>
      </w:r>
      <w:r>
        <w:rPr>
          <w:noProof/>
        </w:rPr>
        <w:fldChar w:fldCharType="end"/>
      </w:r>
    </w:p>
    <w:p w14:paraId="362C19FC"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3.1 </w:t>
      </w:r>
      <w:r>
        <w:rPr>
          <w:rFonts w:eastAsiaTheme="minorEastAsia"/>
          <w:smallCaps w:val="0"/>
          <w:noProof/>
          <w:sz w:val="24"/>
          <w:szCs w:val="24"/>
          <w:lang w:val="en-US"/>
        </w:rPr>
        <w:tab/>
      </w:r>
      <w:r w:rsidRPr="00066B30">
        <w:rPr>
          <w:noProof/>
        </w:rPr>
        <w:t>Estratégia de vida média</w:t>
      </w:r>
      <w:r>
        <w:rPr>
          <w:noProof/>
        </w:rPr>
        <w:tab/>
      </w:r>
      <w:r>
        <w:rPr>
          <w:noProof/>
        </w:rPr>
        <w:fldChar w:fldCharType="begin"/>
      </w:r>
      <w:r>
        <w:rPr>
          <w:noProof/>
        </w:rPr>
        <w:instrText xml:space="preserve"> PAGEREF _Toc487877761 \h </w:instrText>
      </w:r>
      <w:r>
        <w:rPr>
          <w:noProof/>
        </w:rPr>
      </w:r>
      <w:r>
        <w:rPr>
          <w:noProof/>
        </w:rPr>
        <w:fldChar w:fldCharType="separate"/>
      </w:r>
      <w:r>
        <w:rPr>
          <w:noProof/>
        </w:rPr>
        <w:t>41</w:t>
      </w:r>
      <w:r>
        <w:rPr>
          <w:noProof/>
        </w:rPr>
        <w:fldChar w:fldCharType="end"/>
      </w:r>
    </w:p>
    <w:p w14:paraId="54ED9B9B"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3.2 </w:t>
      </w:r>
      <w:r>
        <w:rPr>
          <w:rFonts w:eastAsiaTheme="minorEastAsia"/>
          <w:smallCaps w:val="0"/>
          <w:noProof/>
          <w:sz w:val="24"/>
          <w:szCs w:val="24"/>
          <w:lang w:val="en-US"/>
        </w:rPr>
        <w:tab/>
      </w:r>
      <w:r w:rsidRPr="00066B30">
        <w:rPr>
          <w:noProof/>
        </w:rPr>
        <w:t>Diversidade total de estratégias de vida</w:t>
      </w:r>
      <w:r>
        <w:rPr>
          <w:noProof/>
        </w:rPr>
        <w:tab/>
      </w:r>
      <w:r>
        <w:rPr>
          <w:noProof/>
        </w:rPr>
        <w:fldChar w:fldCharType="begin"/>
      </w:r>
      <w:r>
        <w:rPr>
          <w:noProof/>
        </w:rPr>
        <w:instrText xml:space="preserve"> PAGEREF _Toc487877762 \h </w:instrText>
      </w:r>
      <w:r>
        <w:rPr>
          <w:noProof/>
        </w:rPr>
      </w:r>
      <w:r>
        <w:rPr>
          <w:noProof/>
        </w:rPr>
        <w:fldChar w:fldCharType="separate"/>
      </w:r>
      <w:r>
        <w:rPr>
          <w:noProof/>
        </w:rPr>
        <w:t>42</w:t>
      </w:r>
      <w:r>
        <w:rPr>
          <w:noProof/>
        </w:rPr>
        <w:fldChar w:fldCharType="end"/>
      </w:r>
    </w:p>
    <w:p w14:paraId="3A7778F4" w14:textId="77777777" w:rsidR="0033356D" w:rsidRDefault="0033356D">
      <w:pPr>
        <w:pStyle w:val="TOC3"/>
        <w:tabs>
          <w:tab w:val="left" w:pos="726"/>
          <w:tab w:val="right" w:pos="9010"/>
        </w:tabs>
        <w:rPr>
          <w:rFonts w:eastAsiaTheme="minorEastAsia"/>
          <w:smallCaps w:val="0"/>
          <w:noProof/>
          <w:sz w:val="24"/>
          <w:szCs w:val="24"/>
          <w:lang w:val="en-US"/>
        </w:rPr>
      </w:pPr>
      <w:r w:rsidRPr="00066B30">
        <w:rPr>
          <w:noProof/>
        </w:rPr>
        <w:t xml:space="preserve">6.3.3 </w:t>
      </w:r>
      <w:r>
        <w:rPr>
          <w:rFonts w:eastAsiaTheme="minorEastAsia"/>
          <w:smallCaps w:val="0"/>
          <w:noProof/>
          <w:sz w:val="24"/>
          <w:szCs w:val="24"/>
          <w:lang w:val="en-US"/>
        </w:rPr>
        <w:tab/>
      </w:r>
      <w:r w:rsidRPr="00066B30">
        <w:rPr>
          <w:noProof/>
        </w:rPr>
        <w:t>Heterogeneidade interespecífica de estratégias de vida</w:t>
      </w:r>
      <w:r>
        <w:rPr>
          <w:noProof/>
        </w:rPr>
        <w:tab/>
      </w:r>
      <w:r>
        <w:rPr>
          <w:noProof/>
        </w:rPr>
        <w:fldChar w:fldCharType="begin"/>
      </w:r>
      <w:r>
        <w:rPr>
          <w:noProof/>
        </w:rPr>
        <w:instrText xml:space="preserve"> PAGEREF _Toc487877763 \h </w:instrText>
      </w:r>
      <w:r>
        <w:rPr>
          <w:noProof/>
        </w:rPr>
      </w:r>
      <w:r>
        <w:rPr>
          <w:noProof/>
        </w:rPr>
        <w:fldChar w:fldCharType="separate"/>
      </w:r>
      <w:r>
        <w:rPr>
          <w:noProof/>
        </w:rPr>
        <w:t>43</w:t>
      </w:r>
      <w:r>
        <w:rPr>
          <w:noProof/>
        </w:rPr>
        <w:fldChar w:fldCharType="end"/>
      </w:r>
    </w:p>
    <w:p w14:paraId="1467F4D8" w14:textId="77777777" w:rsidR="0033356D" w:rsidRDefault="0033356D">
      <w:pPr>
        <w:pStyle w:val="TOC1"/>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066B30">
        <w:rPr>
          <w:noProof/>
          <w:color w:val="000000" w:themeColor="text1"/>
        </w:rPr>
        <w:t>DISCUSSÃO</w:t>
      </w:r>
      <w:r>
        <w:rPr>
          <w:noProof/>
        </w:rPr>
        <w:tab/>
      </w:r>
      <w:r>
        <w:rPr>
          <w:noProof/>
        </w:rPr>
        <w:fldChar w:fldCharType="begin"/>
      </w:r>
      <w:r>
        <w:rPr>
          <w:noProof/>
        </w:rPr>
        <w:instrText xml:space="preserve"> PAGEREF _Toc487877764 \h </w:instrText>
      </w:r>
      <w:r>
        <w:rPr>
          <w:noProof/>
        </w:rPr>
      </w:r>
      <w:r>
        <w:rPr>
          <w:noProof/>
        </w:rPr>
        <w:fldChar w:fldCharType="separate"/>
      </w:r>
      <w:r>
        <w:rPr>
          <w:noProof/>
        </w:rPr>
        <w:t>49</w:t>
      </w:r>
      <w:r>
        <w:rPr>
          <w:noProof/>
        </w:rPr>
        <w:fldChar w:fldCharType="end"/>
      </w:r>
    </w:p>
    <w:p w14:paraId="7328D1E4" w14:textId="77777777" w:rsidR="0033356D" w:rsidRDefault="0033356D">
      <w:pPr>
        <w:pStyle w:val="TOC1"/>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066B30">
        <w:rPr>
          <w:noProof/>
          <w:color w:val="000000" w:themeColor="text1"/>
        </w:rPr>
        <w:t>POSFÁCIO</w:t>
      </w:r>
      <w:r>
        <w:rPr>
          <w:noProof/>
        </w:rPr>
        <w:tab/>
      </w:r>
      <w:r>
        <w:rPr>
          <w:noProof/>
        </w:rPr>
        <w:fldChar w:fldCharType="begin"/>
      </w:r>
      <w:r>
        <w:rPr>
          <w:noProof/>
        </w:rPr>
        <w:instrText xml:space="preserve"> PAGEREF _Toc487877765 \h </w:instrText>
      </w:r>
      <w:r>
        <w:rPr>
          <w:noProof/>
        </w:rPr>
      </w:r>
      <w:r>
        <w:rPr>
          <w:noProof/>
        </w:rPr>
        <w:fldChar w:fldCharType="separate"/>
      </w:r>
      <w:r>
        <w:rPr>
          <w:noProof/>
        </w:rPr>
        <w:t>60</w:t>
      </w:r>
      <w:r>
        <w:rPr>
          <w:noProof/>
        </w:rPr>
        <w:fldChar w:fldCharType="end"/>
      </w:r>
    </w:p>
    <w:p w14:paraId="0009065A" w14:textId="77777777" w:rsidR="0033356D" w:rsidRDefault="0033356D">
      <w:pPr>
        <w:pStyle w:val="TOC1"/>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066B30">
        <w:rPr>
          <w:noProof/>
          <w:color w:val="000000" w:themeColor="text1"/>
        </w:rPr>
        <w:t>REFERÊNCIAS BIBLIOGRÁFICAS</w:t>
      </w:r>
      <w:r>
        <w:rPr>
          <w:noProof/>
        </w:rPr>
        <w:tab/>
      </w:r>
      <w:r>
        <w:rPr>
          <w:noProof/>
        </w:rPr>
        <w:fldChar w:fldCharType="begin"/>
      </w:r>
      <w:r>
        <w:rPr>
          <w:noProof/>
        </w:rPr>
        <w:instrText xml:space="preserve"> PAGEREF _Toc487877766 \h </w:instrText>
      </w:r>
      <w:r>
        <w:rPr>
          <w:noProof/>
        </w:rPr>
      </w:r>
      <w:r>
        <w:rPr>
          <w:noProof/>
        </w:rPr>
        <w:fldChar w:fldCharType="separate"/>
      </w:r>
      <w:r>
        <w:rPr>
          <w:noProof/>
        </w:rPr>
        <w:t>62</w:t>
      </w:r>
      <w:r>
        <w:rPr>
          <w:noProof/>
        </w:rPr>
        <w:fldChar w:fldCharType="end"/>
      </w:r>
    </w:p>
    <w:p w14:paraId="75455B2C" w14:textId="77777777" w:rsidR="0033356D" w:rsidRDefault="0033356D">
      <w:pPr>
        <w:pStyle w:val="TOC1"/>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066B30">
        <w:rPr>
          <w:noProof/>
          <w:color w:val="000000" w:themeColor="text1"/>
        </w:rPr>
        <w:t>APÊNDICES</w:t>
      </w:r>
      <w:r>
        <w:rPr>
          <w:noProof/>
        </w:rPr>
        <w:tab/>
      </w:r>
      <w:r>
        <w:rPr>
          <w:noProof/>
        </w:rPr>
        <w:fldChar w:fldCharType="begin"/>
      </w:r>
      <w:r>
        <w:rPr>
          <w:noProof/>
        </w:rPr>
        <w:instrText xml:space="preserve"> PAGEREF _Toc487877767 \h </w:instrText>
      </w:r>
      <w:r>
        <w:rPr>
          <w:noProof/>
        </w:rPr>
      </w:r>
      <w:r>
        <w:rPr>
          <w:noProof/>
        </w:rPr>
        <w:fldChar w:fldCharType="separate"/>
      </w:r>
      <w:r>
        <w:rPr>
          <w:noProof/>
        </w:rPr>
        <w:t>71</w:t>
      </w:r>
      <w:r>
        <w:rPr>
          <w:noProof/>
        </w:rPr>
        <w:fldChar w:fldCharType="end"/>
      </w:r>
    </w:p>
    <w:p w14:paraId="1B50DCA1" w14:textId="74C6C500" w:rsidR="000A3C4C" w:rsidRPr="003C4B41" w:rsidRDefault="00457151" w:rsidP="000A3C4C">
      <w:pPr>
        <w:pStyle w:val="Heading1"/>
      </w:pPr>
      <w:r w:rsidRPr="00A72B24">
        <w:rPr>
          <w:b w:val="0"/>
        </w:rPr>
        <w:lastRenderedPageBreak/>
        <w:fldChar w:fldCharType="end"/>
      </w:r>
      <w:bookmarkStart w:id="3" w:name="_Toc487877741"/>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3"/>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4"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diversidade, Ecologia, Evolução</w:t>
      </w:r>
    </w:p>
    <w:bookmarkStart w:id="5" w:name="_Toc487877742"/>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4"/>
      <w:r w:rsidR="00624029">
        <w:rPr>
          <w:color w:val="000000" w:themeColor="text1"/>
        </w:rPr>
        <w:t>ABSTRACT</w:t>
      </w:r>
      <w:bookmarkEnd w:id="5"/>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eco-evolutiva,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bookmarkStart w:id="6" w:name="_Toc487877743"/>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6"/>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65437399" w:rsidR="00914B8A" w:rsidRDefault="00073281" w:rsidP="00AF053D">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7"/>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7"/>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7"/>
      </w:r>
    </w:p>
    <w:p w14:paraId="4266E81A" w14:textId="77777777" w:rsidR="000E34DD" w:rsidRDefault="000E34DD" w:rsidP="00C762BF">
      <w:pPr>
        <w:pStyle w:val="Heading1"/>
        <w:jc w:val="left"/>
        <w:rPr>
          <w:rFonts w:asciiTheme="majorHAnsi" w:eastAsiaTheme="minorHAnsi" w:hAnsiTheme="majorHAnsi" w:cs="Times"/>
          <w:b w:val="0"/>
          <w:noProof w:val="0"/>
          <w:color w:val="auto"/>
          <w:sz w:val="24"/>
          <w:szCs w:val="24"/>
          <w:lang w:val="pt-BR"/>
        </w:rPr>
      </w:pPr>
    </w:p>
    <w:p w14:paraId="0C195D2B" w14:textId="77777777" w:rsidR="00C762BF" w:rsidRPr="00C762BF" w:rsidRDefault="00C762BF" w:rsidP="00C762BF"/>
    <w:bookmarkStart w:id="8" w:name="_Toc487877744"/>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8"/>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9"/>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9"/>
      <w:r w:rsidR="00217F3C">
        <w:rPr>
          <w:rStyle w:val="CommentReference"/>
        </w:rPr>
        <w:commentReference w:id="9"/>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10"/>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10"/>
      <w:r w:rsidR="004831FA">
        <w:rPr>
          <w:rStyle w:val="CommentReference"/>
        </w:rPr>
        <w:commentReference w:id="10"/>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11" w:name="_Toc487877745"/>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11"/>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2" w:name="_Toc487877746"/>
      <w:r w:rsidRPr="007F7CAE">
        <w:t>5</w:t>
      </w:r>
      <w:r w:rsidR="00A564CF" w:rsidRPr="007F7CAE">
        <w:t xml:space="preserve">.1 </w:t>
      </w:r>
      <w:r w:rsidR="00A564CF" w:rsidRPr="007F7CAE">
        <w:tab/>
      </w:r>
      <w:r w:rsidR="00A564CF" w:rsidRPr="005117BD">
        <w:rPr>
          <w:color w:val="000000" w:themeColor="text1"/>
        </w:rPr>
        <w:t>Descrição do modelo</w:t>
      </w:r>
      <w:bookmarkEnd w:id="12"/>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3"/>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3"/>
      <w:r w:rsidR="007640FC">
        <w:rPr>
          <w:rStyle w:val="CommentReference"/>
          <w:rFonts w:asciiTheme="minorHAnsi" w:hAnsiTheme="minorHAnsi" w:cstheme="minorBidi"/>
        </w:rPr>
        <w:commentReference w:id="13"/>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4"/>
      <w:r w:rsidRPr="00233AB2">
        <w:rPr>
          <w:rFonts w:asciiTheme="majorHAnsi" w:hAnsiTheme="majorHAnsi"/>
          <w:sz w:val="24"/>
          <w:szCs w:val="24"/>
        </w:rPr>
        <w:t>um número de gametas masculinos que é igual para todos os indivíduos independente de suas estratégias</w:t>
      </w:r>
      <w:commentRangeEnd w:id="14"/>
      <w:r w:rsidR="00C70DFE">
        <w:rPr>
          <w:rStyle w:val="CommentReference"/>
          <w:rFonts w:asciiTheme="minorHAnsi" w:hAnsiTheme="minorHAnsi" w:cstheme="minorBidi"/>
        </w:rPr>
        <w:commentReference w:id="14"/>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5" w:name="_Toc487877747"/>
      <w:r w:rsidRPr="007F7CAE">
        <w:t>5</w:t>
      </w:r>
      <w:r w:rsidR="00A564CF" w:rsidRPr="007F7CAE">
        <w:t xml:space="preserve">.2 </w:t>
      </w:r>
      <w:r w:rsidR="00A564CF" w:rsidRPr="007F7CAE">
        <w:tab/>
      </w:r>
      <w:r w:rsidR="001054C0" w:rsidRPr="005117BD">
        <w:rPr>
          <w:color w:val="000000" w:themeColor="text1"/>
        </w:rPr>
        <w:t>Cenários simulados</w:t>
      </w:r>
      <w:bookmarkEnd w:id="15"/>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6"/>
      <w:r w:rsidRPr="00233AB2">
        <w:rPr>
          <w:rStyle w:val="s2"/>
          <w:rFonts w:asciiTheme="majorHAnsi" w:hAnsiTheme="majorHAnsi"/>
          <w:color w:val="000000" w:themeColor="text1"/>
          <w:sz w:val="24"/>
          <w:szCs w:val="24"/>
        </w:rPr>
        <w:t xml:space="preserve">variar a riqueza de cinco a 500, </w:t>
      </w:r>
      <w:commentRangeEnd w:id="16"/>
      <w:r w:rsidR="0087410C">
        <w:rPr>
          <w:rStyle w:val="CommentReference"/>
          <w:rFonts w:asciiTheme="minorHAnsi" w:hAnsiTheme="minorHAnsi" w:cstheme="minorBidi"/>
        </w:rPr>
        <w:commentReference w:id="16"/>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7"/>
      <w:r w:rsidRPr="00233AB2">
        <w:rPr>
          <w:rStyle w:val="s2"/>
          <w:rFonts w:asciiTheme="majorHAnsi" w:hAnsiTheme="majorHAnsi"/>
          <w:i/>
          <w:color w:val="000000" w:themeColor="text1"/>
          <w:sz w:val="24"/>
          <w:szCs w:val="24"/>
        </w:rPr>
        <w:t>Bertholletia excelsa</w:t>
      </w:r>
      <w:commentRangeEnd w:id="17"/>
      <w:r w:rsidR="00BD5B05">
        <w:rPr>
          <w:rStyle w:val="CommentReference"/>
          <w:rFonts w:asciiTheme="minorHAnsi" w:hAnsiTheme="minorHAnsi" w:cstheme="minorBidi"/>
        </w:rPr>
        <w:commentReference w:id="17"/>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8" w:name="_Toc487877748"/>
      <w:r w:rsidRPr="007F7CAE">
        <w:t>5</w:t>
      </w:r>
      <w:r w:rsidR="00A564CF" w:rsidRPr="007F7CAE">
        <w:t xml:space="preserve">.3 </w:t>
      </w:r>
      <w:r w:rsidR="00E25784" w:rsidRPr="007F7CAE">
        <w:tab/>
      </w:r>
      <w:commentRangeStart w:id="19"/>
      <w:r w:rsidR="00E25784" w:rsidRPr="005117BD">
        <w:rPr>
          <w:color w:val="000000" w:themeColor="text1"/>
        </w:rPr>
        <w:t>V</w:t>
      </w:r>
      <w:r w:rsidR="00A564CF" w:rsidRPr="005117BD">
        <w:rPr>
          <w:color w:val="000000" w:themeColor="text1"/>
        </w:rPr>
        <w:t>ariáveis operacionais</w:t>
      </w:r>
      <w:bookmarkEnd w:id="18"/>
      <w:commentRangeEnd w:id="19"/>
      <w:r w:rsidR="00C379F8">
        <w:rPr>
          <w:rStyle w:val="CommentReference"/>
          <w:rFonts w:eastAsiaTheme="minorHAnsi" w:cstheme="minorBidi"/>
          <w:b w:val="0"/>
          <w:smallCaps w:val="0"/>
          <w:color w:val="auto"/>
        </w:rPr>
        <w:commentReference w:id="19"/>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20" w:name="_Toc487877749"/>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20"/>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21" w:name="_Toc48787775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21"/>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22"/>
      <w:r w:rsidRPr="00233AB2">
        <w:rPr>
          <w:rFonts w:asciiTheme="majorHAnsi" w:hAnsiTheme="majorHAnsi"/>
          <w:sz w:val="24"/>
          <w:szCs w:val="24"/>
        </w:rPr>
        <w:t>três variáveis preditoras</w:t>
      </w:r>
      <w:commentRangeEnd w:id="22"/>
      <w:r w:rsidR="00571ED3">
        <w:rPr>
          <w:rStyle w:val="CommentReference"/>
          <w:rFonts w:asciiTheme="minorHAnsi" w:hAnsiTheme="minorHAnsi" w:cstheme="minorBidi"/>
        </w:rPr>
        <w:commentReference w:id="22"/>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3" w:name="_Toc48787775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3"/>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4"/>
      <w:r w:rsidRPr="00233AB2">
        <w:rPr>
          <w:rFonts w:asciiTheme="majorHAnsi" w:hAnsiTheme="majorHAnsi"/>
          <w:sz w:val="24"/>
          <w:szCs w:val="24"/>
        </w:rPr>
        <w:t>normal e a gama</w:t>
      </w:r>
      <w:commentRangeEnd w:id="24"/>
      <w:r w:rsidR="006A78E6">
        <w:rPr>
          <w:rStyle w:val="CommentReference"/>
          <w:rFonts w:asciiTheme="minorHAnsi" w:hAnsiTheme="minorHAnsi" w:cstheme="minorBidi"/>
        </w:rPr>
        <w:commentReference w:id="24"/>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5" w:name="_Toc487877752"/>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5"/>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6" w:name="_Toc48787775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6"/>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7" w:name="_Toc487877754"/>
      <w:r w:rsidRPr="00024D30">
        <w:rPr>
          <w:smallCaps/>
        </w:rPr>
        <w:t>6</w:t>
      </w:r>
      <w:r w:rsidR="0015276C" w:rsidRPr="00024D30">
        <w:rPr>
          <w:smallCaps/>
        </w:rPr>
        <w:t xml:space="preserve">.1.1 </w:t>
      </w:r>
      <w:r w:rsidR="0015276C" w:rsidRPr="00024D30">
        <w:rPr>
          <w:smallCaps/>
        </w:rPr>
        <w:tab/>
        <w:t>Estratégia de vida média</w:t>
      </w:r>
      <w:bookmarkEnd w:id="27"/>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8"/>
      <w:r w:rsidRPr="007E5525">
        <w:rPr>
          <w:rFonts w:ascii="Calibri Light" w:hAnsi="Calibri Light"/>
          <w:color w:val="000000" w:themeColor="text1"/>
          <w:sz w:val="24"/>
          <w:szCs w:val="24"/>
        </w:rPr>
        <w:t>o ponto médio da curva</w:t>
      </w:r>
      <w:commentRangeEnd w:id="28"/>
      <w:r w:rsidR="00CF13EB">
        <w:rPr>
          <w:rStyle w:val="CommentReference"/>
          <w:rFonts w:asciiTheme="minorHAnsi" w:hAnsiTheme="minorHAnsi" w:cstheme="minorBidi"/>
        </w:rPr>
        <w:commentReference w:id="28"/>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9" w:name="_Toc487877755"/>
      <w:r w:rsidRPr="00024D30">
        <w:rPr>
          <w:smallCaps/>
        </w:rPr>
        <w:t>6</w:t>
      </w:r>
      <w:r w:rsidR="0015276C" w:rsidRPr="00024D30">
        <w:rPr>
          <w:smallCaps/>
        </w:rPr>
        <w:t xml:space="preserve">.1.2 </w:t>
      </w:r>
      <w:r w:rsidR="0015276C" w:rsidRPr="00024D30">
        <w:rPr>
          <w:smallCaps/>
        </w:rPr>
        <w:tab/>
        <w:t>Diversidade total de estratégias de vida</w:t>
      </w:r>
      <w:bookmarkEnd w:id="29"/>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30" w:name="_Toc48787775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30"/>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31" w:name="_Toc487877757"/>
      <w:r w:rsidRPr="00024D30">
        <w:rPr>
          <w:smallCaps/>
        </w:rPr>
        <w:lastRenderedPageBreak/>
        <w:t>6</w:t>
      </w:r>
      <w:r w:rsidR="0015276C" w:rsidRPr="00024D30">
        <w:rPr>
          <w:smallCaps/>
        </w:rPr>
        <w:t xml:space="preserve">.2.1 </w:t>
      </w:r>
      <w:r w:rsidR="0015276C" w:rsidRPr="00024D30">
        <w:rPr>
          <w:smallCaps/>
        </w:rPr>
        <w:tab/>
        <w:t>Estratégia de vida média</w:t>
      </w:r>
      <w:bookmarkEnd w:id="31"/>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32" w:name="_Toc487877758"/>
      <w:r w:rsidRPr="00024D30">
        <w:rPr>
          <w:smallCaps/>
        </w:rPr>
        <w:t>6</w:t>
      </w:r>
      <w:r w:rsidR="0015276C" w:rsidRPr="00024D30">
        <w:rPr>
          <w:smallCaps/>
        </w:rPr>
        <w:t xml:space="preserve">.2.2 </w:t>
      </w:r>
      <w:r w:rsidR="0015276C" w:rsidRPr="00024D30">
        <w:rPr>
          <w:smallCaps/>
        </w:rPr>
        <w:tab/>
        <w:t>Diversidade total de estratégias de vida</w:t>
      </w:r>
      <w:bookmarkEnd w:id="32"/>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3" w:name="_Toc487877759"/>
      <w:r w:rsidRPr="00024D30">
        <w:rPr>
          <w:smallCaps/>
        </w:rPr>
        <w:t>6</w:t>
      </w:r>
      <w:r w:rsidR="0015276C" w:rsidRPr="00024D30">
        <w:rPr>
          <w:smallCaps/>
        </w:rPr>
        <w:t xml:space="preserve">.2.3 </w:t>
      </w:r>
      <w:r w:rsidR="0015276C" w:rsidRPr="00024D30">
        <w:rPr>
          <w:smallCaps/>
        </w:rPr>
        <w:tab/>
        <w:t>Heterogeneidade interespecífica de estratégias de vida</w:t>
      </w:r>
      <w:bookmarkEnd w:id="33"/>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4" w:name="_Toc487877760"/>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4"/>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5" w:name="_Toc487877761"/>
      <w:r w:rsidRPr="00024D30">
        <w:rPr>
          <w:smallCaps/>
        </w:rPr>
        <w:lastRenderedPageBreak/>
        <w:t>6</w:t>
      </w:r>
      <w:r w:rsidR="0015276C" w:rsidRPr="00024D30">
        <w:rPr>
          <w:smallCaps/>
        </w:rPr>
        <w:t xml:space="preserve">.3.1 </w:t>
      </w:r>
      <w:r w:rsidR="0015276C" w:rsidRPr="00024D30">
        <w:rPr>
          <w:smallCaps/>
        </w:rPr>
        <w:tab/>
        <w:t>Estratégia de vida média</w:t>
      </w:r>
      <w:bookmarkEnd w:id="35"/>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6" w:name="_Toc487877762"/>
      <w:r w:rsidRPr="00024D30">
        <w:rPr>
          <w:smallCaps/>
        </w:rPr>
        <w:t>6</w:t>
      </w:r>
      <w:r w:rsidR="0015276C" w:rsidRPr="00024D30">
        <w:rPr>
          <w:smallCaps/>
        </w:rPr>
        <w:t xml:space="preserve">.3.2 </w:t>
      </w:r>
      <w:r w:rsidR="0015276C" w:rsidRPr="00024D30">
        <w:rPr>
          <w:smallCaps/>
        </w:rPr>
        <w:tab/>
        <w:t>Diversidade total de estratégias de vida</w:t>
      </w:r>
      <w:bookmarkEnd w:id="36"/>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7" w:name="_Toc487877763"/>
      <w:r w:rsidRPr="00024D30">
        <w:rPr>
          <w:smallCaps/>
        </w:rPr>
        <w:t>6</w:t>
      </w:r>
      <w:r w:rsidR="0015276C" w:rsidRPr="00024D30">
        <w:rPr>
          <w:smallCaps/>
        </w:rPr>
        <w:t xml:space="preserve">.3.3 </w:t>
      </w:r>
      <w:r w:rsidR="0015276C" w:rsidRPr="00024D30">
        <w:rPr>
          <w:smallCaps/>
        </w:rPr>
        <w:tab/>
        <w:t>Heterogeneidade interespecífica de estratégias de vida</w:t>
      </w:r>
      <w:bookmarkEnd w:id="37"/>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8" w:name="_Toc487877764"/>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8"/>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55F44653"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O distúrbio esteve positivamente relacionado com a predominância de indivíduos fecundo</w:t>
      </w:r>
      <w:r w:rsidR="00DF03A4" w:rsidRPr="00173A56">
        <w:rPr>
          <w:rFonts w:asciiTheme="majorHAnsi" w:hAnsiTheme="majorHAnsi"/>
          <w:color w:val="000000" w:themeColor="text1"/>
          <w:sz w:val="24"/>
          <w:szCs w:val="24"/>
        </w:rPr>
        <w:t xml:space="preserve">s em todos os cenários, mas </w:t>
      </w:r>
      <w:r w:rsidRPr="00173A56">
        <w:rPr>
          <w:rFonts w:asciiTheme="majorHAnsi" w:hAnsiTheme="majorHAnsi"/>
          <w:color w:val="000000" w:themeColor="text1"/>
          <w:sz w:val="24"/>
          <w:szCs w:val="24"/>
        </w:rPr>
        <w:t>a velocidade com que essa 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085C73" w:rsidRPr="00173A56">
        <w:rPr>
          <w:rFonts w:asciiTheme="majorHAnsi" w:hAnsiTheme="majorHAnsi"/>
          <w:color w:val="000000" w:themeColor="text1"/>
          <w:sz w:val="24"/>
          <w:szCs w:val="24"/>
        </w:rPr>
        <w:t xml:space="preserve"> um declínio d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085C73" w:rsidRPr="00173A56">
        <w:rPr>
          <w:rFonts w:asciiTheme="majorHAnsi" w:hAnsiTheme="majorHAnsi"/>
          <w:color w:val="000000" w:themeColor="text1"/>
          <w:sz w:val="24"/>
          <w:szCs w:val="24"/>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lastRenderedPageBreak/>
        <w:t>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9"/>
      <w:r w:rsidRPr="00980F59">
        <w:rPr>
          <w:rFonts w:asciiTheme="majorHAnsi" w:hAnsiTheme="majorHAnsi"/>
          <w:color w:val="000000" w:themeColor="text1"/>
        </w:rPr>
        <w:t xml:space="preserve">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commentRangeEnd w:id="39"/>
      <w:r w:rsidR="009A5CB9">
        <w:rPr>
          <w:rStyle w:val="CommentReference"/>
        </w:rPr>
        <w:commentReference w:id="39"/>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40"/>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40"/>
      <w:r w:rsidR="00630AEF">
        <w:rPr>
          <w:rStyle w:val="CommentReference"/>
        </w:rPr>
        <w:commentReference w:id="40"/>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commentRangeStart w:id="41"/>
      <w:r w:rsidRPr="00980F59">
        <w:rPr>
          <w:rFonts w:asciiTheme="majorHAnsi" w:hAnsiTheme="majorHAnsi"/>
          <w:color w:val="000000" w:themeColor="text1"/>
        </w:rPr>
        <w:t xml:space="preserve">A diversidade de estratégias de vida aumentou </w:t>
      </w:r>
      <w:commentRangeEnd w:id="41"/>
      <w:r w:rsidR="00C17616">
        <w:rPr>
          <w:rStyle w:val="CommentReference"/>
        </w:rPr>
        <w:commentReference w:id="41"/>
      </w:r>
      <w:r w:rsidRPr="00980F59">
        <w:rPr>
          <w:rFonts w:asciiTheme="majorHAnsi" w:hAnsiTheme="majorHAnsi"/>
          <w:color w:val="000000" w:themeColor="text1"/>
        </w:rPr>
        <w:t xml:space="preserve">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w:t>
      </w:r>
      <w:commentRangeStart w:id="42"/>
      <w:r w:rsidRPr="00980F59">
        <w:rPr>
          <w:rFonts w:asciiTheme="majorHAnsi" w:hAnsiTheme="majorHAnsi"/>
          <w:color w:val="000000" w:themeColor="text1"/>
        </w:rPr>
        <w:t>verossimilhança reduzidos</w:t>
      </w:r>
      <w:commentRangeEnd w:id="42"/>
      <w:r w:rsidR="0000770A">
        <w:rPr>
          <w:rStyle w:val="CommentReference"/>
        </w:rPr>
        <w:commentReference w:id="42"/>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commentRangeStart w:id="43"/>
      <w:r w:rsidRPr="00BF55C3">
        <w:rPr>
          <w:rFonts w:asciiTheme="majorHAnsi" w:hAnsiTheme="majorHAnsi"/>
          <w:color w:val="000000" w:themeColor="text1"/>
        </w:rPr>
        <w:t>(</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w:t>
      </w:r>
      <w:commentRangeEnd w:id="43"/>
      <w:r w:rsidR="00B70141">
        <w:rPr>
          <w:rStyle w:val="CommentReference"/>
        </w:rPr>
        <w:commentReference w:id="43"/>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w:t>
      </w:r>
      <w:commentRangeStart w:id="44"/>
      <w:r w:rsidRPr="00A7189E">
        <w:rPr>
          <w:rFonts w:asciiTheme="majorHAnsi" w:hAnsiTheme="majorHAnsi"/>
          <w:color w:val="000000" w:themeColor="text1"/>
        </w:rPr>
        <w:t xml:space="preserve">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commentRangeEnd w:id="44"/>
      <w:r w:rsidR="00802727">
        <w:rPr>
          <w:rStyle w:val="CommentReference"/>
        </w:rPr>
        <w:commentReference w:id="44"/>
      </w:r>
      <w:r w:rsidR="00C31C94" w:rsidRPr="00A7189E">
        <w:rPr>
          <w:rFonts w:asciiTheme="majorHAnsi" w:hAnsiTheme="majorHAnsi"/>
          <w:color w:val="000000" w:themeColor="text1"/>
        </w:rPr>
        <w:t xml:space="preserve">.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w:t>
      </w:r>
      <w:commentRangeStart w:id="45"/>
      <w:r w:rsidR="00B864E1">
        <w:rPr>
          <w:rFonts w:asciiTheme="majorHAnsi" w:hAnsiTheme="majorHAnsi"/>
        </w:rPr>
        <w:t>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commentRangeEnd w:id="45"/>
      <w:r w:rsidR="00E96EBA">
        <w:rPr>
          <w:rStyle w:val="CommentReference"/>
        </w:rPr>
        <w:commentReference w:id="45"/>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bookmarkStart w:id="46" w:name="_Toc487877765"/>
    <w:p w14:paraId="0F06ABC2" w14:textId="07B80899"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46"/>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uma enquete no Google Drive,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pro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soas (6 comigo) acham muito ou a própria</w:t>
      </w:r>
      <w:commentRangeStart w:id="47"/>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47"/>
      <w:r w:rsidR="003F616B">
        <w:rPr>
          <w:rStyle w:val="CommentReference"/>
        </w:rPr>
        <w:commentReference w:id="47"/>
      </w:r>
      <w:r>
        <w:rPr>
          <w:rFonts w:asciiTheme="majorHAnsi" w:hAnsiTheme="majorHAnsi" w:cs="Times"/>
        </w:rPr>
        <w:t>em questão de estilo. Para minha su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70640620"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484BF1A9"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2482B9F0"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01BBD293"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D89F88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510FB2C0"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62495593"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3264E2D6"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0CC3FB8A">
            <wp:extent cx="2375535" cy="2406628"/>
            <wp:effectExtent l="0" t="0" r="1206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48" w:name="_Toc487877766"/>
    <w:commentRangeStart w:id="49"/>
    <w:p w14:paraId="1FDBBAF5" w14:textId="24898A6D"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bookmarkEnd w:id="48"/>
      <w:commentRangeEnd w:id="49"/>
      <w:r w:rsidR="00E3468F">
        <w:rPr>
          <w:rStyle w:val="CommentReference"/>
          <w:rFonts w:eastAsiaTheme="minorHAnsi" w:cstheme="minorBidi"/>
          <w:b w:val="0"/>
          <w:noProof w:val="0"/>
          <w:color w:val="auto"/>
          <w:lang w:val="pt-BR"/>
        </w:rPr>
        <w:commentReference w:id="49"/>
      </w:r>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0" w:name="_Toc487877767"/>
    <w:p w14:paraId="53C572D6" w14:textId="79B9710E" w:rsidR="009E379A" w:rsidRPr="00011943" w:rsidRDefault="009E379A" w:rsidP="009E379A">
      <w:pPr>
        <w:pStyle w:val="Heading1"/>
        <w:spacing w:before="0"/>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50"/>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1" w:name="_Toc487877768"/>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1"/>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2" w:name="_Toc487877769"/>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2"/>
    </w:p>
    <w:p w14:paraId="3F95BC03" w14:textId="77777777" w:rsidR="003463E3" w:rsidRPr="0023171B" w:rsidRDefault="003463E3" w:rsidP="003463E3">
      <w:pPr>
        <w:jc w:val="both"/>
        <w:rPr>
          <w:rFonts w:ascii="Calibri Light" w:hAnsi="Calibri Light"/>
        </w:rPr>
      </w:pPr>
    </w:p>
    <w:p w14:paraId="6E5A987A" w14:textId="77777777"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77777777" w:rsidR="003463E3" w:rsidRPr="0023171B" w:rsidRDefault="003463E3" w:rsidP="003463E3">
      <w:pPr>
        <w:spacing w:line="276" w:lineRule="auto"/>
        <w:jc w:val="both"/>
        <w:rPr>
          <w:rFonts w:ascii="Calibri Light" w:hAnsi="Calibri Light"/>
        </w:rPr>
      </w:pPr>
      <w:r w:rsidRPr="0023171B">
        <w:rPr>
          <w:rFonts w:ascii="Calibri" w:hAnsi="Calibri"/>
          <w:b/>
        </w:rPr>
        <w:t>Figura A5:</w:t>
      </w:r>
      <w:r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 e cuja</w:t>
      </w:r>
      <w:r w:rsidRPr="0023171B">
        <w:rPr>
          <w:rFonts w:ascii="Calibri Light" w:hAnsi="Calibri Light"/>
          <w:noProof/>
          <w:color w:val="000000" w:themeColor="text1"/>
          <w:lang w:val="en-US"/>
        </w:rPr>
        <w:t xml:space="preserve"> média do índice de estratégia de vida inicial variou de 0 a 1.</w:t>
      </w:r>
      <w:r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6:</w:t>
      </w:r>
      <w:r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7777777" w:rsidR="003463E3" w:rsidRPr="0023171B" w:rsidRDefault="003463E3" w:rsidP="003463E3">
      <w:pPr>
        <w:spacing w:line="276" w:lineRule="auto"/>
        <w:jc w:val="both"/>
        <w:rPr>
          <w:rFonts w:ascii="Calibri Light" w:hAnsi="Calibri Light"/>
        </w:rPr>
      </w:pPr>
      <w:r w:rsidRPr="0023171B">
        <w:rPr>
          <w:rFonts w:ascii="Calibri" w:hAnsi="Calibri"/>
          <w:b/>
        </w:rPr>
        <w:t>Figura A7:</w:t>
      </w:r>
      <w:r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53" w:name="_Toc487877770"/>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53"/>
    </w:p>
    <w:p w14:paraId="2311D86B" w14:textId="77777777" w:rsidR="003463E3" w:rsidRPr="0023171B" w:rsidRDefault="003463E3" w:rsidP="003463E3">
      <w:pPr>
        <w:jc w:val="both"/>
        <w:rPr>
          <w:rFonts w:ascii="Calibri Light" w:hAnsi="Calibri Light"/>
        </w:rPr>
      </w:pPr>
    </w:p>
    <w:p w14:paraId="7EA84FD8" w14:textId="77777777"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0CA24F3F" w:rsidR="002B3CB1" w:rsidRPr="0023171B" w:rsidRDefault="003463E3" w:rsidP="0023171B">
      <w:pPr>
        <w:spacing w:line="276" w:lineRule="auto"/>
        <w:jc w:val="both"/>
        <w:rPr>
          <w:rFonts w:ascii="Calibri Light" w:hAnsi="Calibri Light"/>
        </w:rPr>
      </w:pPr>
      <w:r w:rsidRPr="0023171B">
        <w:rPr>
          <w:rFonts w:ascii="Calibri" w:hAnsi="Calibri"/>
          <w:b/>
        </w:rPr>
        <w:t>Figura A4:</w:t>
      </w:r>
      <w:r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UISA NOVARA MONCLAR GONÇALVES" w:date="2017-07-14T19:47:00Z" w:initials="LNMG">
    <w:p w14:paraId="6C96DCFD" w14:textId="32158C72" w:rsidR="000C4F45" w:rsidRDefault="000C4F45">
      <w:pPr>
        <w:pStyle w:val="CommentText"/>
      </w:pPr>
      <w:r>
        <w:rPr>
          <w:rStyle w:val="CommentReference"/>
        </w:rPr>
        <w:annotationRef/>
      </w:r>
      <w:r>
        <w:t>Terminaaaaaaaar!</w:t>
      </w:r>
    </w:p>
  </w:comment>
  <w:comment w:id="7" w:author="LUISA NOVARA MONCLAR GONÇALVES" w:date="2017-07-14T13:44:00Z" w:initials="LNMG">
    <w:p w14:paraId="2F4101CB" w14:textId="0E3D21FB" w:rsidR="000C4F45" w:rsidRDefault="000C4F45">
      <w:pPr>
        <w:pStyle w:val="CommentText"/>
      </w:pPr>
      <w:r>
        <w:rPr>
          <w:rStyle w:val="CommentReference"/>
        </w:rPr>
        <w:annotationRef/>
      </w:r>
      <w:r>
        <w:t>FOTO DE URSO?</w:t>
      </w:r>
    </w:p>
  </w:comment>
  <w:comment w:id="9" w:author="LUISA NOVARA MONCLAR GONÇALVES" w:date="2017-07-15T10:31:00Z" w:initials="LNMG">
    <w:p w14:paraId="0C398CAD" w14:textId="77777777" w:rsidR="00217F3C" w:rsidRDefault="00217F3C" w:rsidP="00217F3C">
      <w:pPr>
        <w:pStyle w:val="CommentText"/>
      </w:pPr>
      <w:r>
        <w:rPr>
          <w:rStyle w:val="CommentReference"/>
        </w:rPr>
        <w:annotationRef/>
      </w:r>
      <w:r>
        <w:t>Ayana:</w:t>
      </w:r>
    </w:p>
    <w:p w14:paraId="16D68B63" w14:textId="77777777" w:rsidR="00217F3C" w:rsidRPr="00D13F3C" w:rsidRDefault="00217F3C"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217F3C" w:rsidRPr="00D13F3C" w:rsidRDefault="00217F3C" w:rsidP="00217F3C">
      <w:pPr>
        <w:spacing w:line="240" w:lineRule="auto"/>
        <w:rPr>
          <w:rFonts w:ascii="Arial" w:eastAsia="Times New Roman" w:hAnsi="Arial" w:cs="Arial"/>
          <w:color w:val="222222"/>
          <w:sz w:val="20"/>
          <w:szCs w:val="20"/>
          <w:lang w:val="en-US"/>
        </w:rPr>
      </w:pPr>
    </w:p>
    <w:p w14:paraId="143B9511" w14:textId="77777777" w:rsidR="00217F3C" w:rsidRPr="00D13F3C" w:rsidRDefault="00217F3C"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217F3C" w:rsidRPr="00D13F3C" w:rsidRDefault="00217F3C" w:rsidP="00217F3C">
      <w:pPr>
        <w:spacing w:line="240" w:lineRule="auto"/>
        <w:rPr>
          <w:rFonts w:ascii="Arial" w:eastAsia="Times New Roman" w:hAnsi="Arial" w:cs="Arial"/>
          <w:color w:val="222222"/>
          <w:sz w:val="20"/>
          <w:szCs w:val="20"/>
          <w:lang w:val="en-US"/>
        </w:rPr>
      </w:pPr>
    </w:p>
    <w:p w14:paraId="419E4CA1" w14:textId="77777777" w:rsidR="00217F3C" w:rsidRPr="00D13F3C" w:rsidRDefault="00217F3C"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217F3C" w:rsidRPr="00D13F3C" w:rsidRDefault="00217F3C"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217F3C" w:rsidRDefault="00217F3C"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10" w:author="LUISA NOVARA MONCLAR GONÇALVES" w:date="2017-07-15T10:32:00Z" w:initials="LNMG">
    <w:p w14:paraId="6128ABB9" w14:textId="0F7ED033" w:rsidR="004831FA" w:rsidRPr="004831FA" w:rsidRDefault="004831FA"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3" w:author="LUISA NOVARA MONCLAR GONÇALVES" w:date="2017-07-15T10:33:00Z" w:initials="LNMG">
    <w:p w14:paraId="2D3AC7FC" w14:textId="12114007" w:rsidR="007640FC" w:rsidRDefault="007640FC">
      <w:pPr>
        <w:pStyle w:val="CommentText"/>
      </w:pPr>
      <w:r>
        <w:rPr>
          <w:rStyle w:val="CommentReference"/>
        </w:rPr>
        <w:annotationRef/>
      </w:r>
      <w:r>
        <w:t>Luanne: por que isso dentre outras coisas que poderiam representar a longevidade?</w:t>
      </w:r>
    </w:p>
  </w:comment>
  <w:comment w:id="14" w:author="LUISA NOVARA MONCLAR GONÇALVES" w:date="2017-07-15T10:40:00Z" w:initials="LNMG">
    <w:p w14:paraId="7ACA5ABE" w14:textId="14BF9E33" w:rsidR="00C70DFE" w:rsidRDefault="00C70DFE">
      <w:pPr>
        <w:pStyle w:val="CommentText"/>
      </w:pPr>
      <w:r>
        <w:rPr>
          <w:rStyle w:val="CommentReference"/>
        </w:rPr>
        <w:annotationRef/>
      </w:r>
      <w:r>
        <w:t>Luanne: deixar resposta pronta caso perguntem pq fixei o número de gametas masculinos.</w:t>
      </w:r>
    </w:p>
  </w:comment>
  <w:comment w:id="16" w:author="LUISA NOVARA MONCLAR GONÇALVES" w:date="2017-07-15T10:40:00Z" w:initials="LNMG">
    <w:p w14:paraId="3C829E2F" w14:textId="37E32B47" w:rsidR="0087410C" w:rsidRDefault="0087410C">
      <w:pPr>
        <w:pStyle w:val="CommentText"/>
      </w:pPr>
      <w:r>
        <w:rPr>
          <w:rStyle w:val="CommentReference"/>
        </w:rPr>
        <w:annotationRef/>
      </w:r>
      <w:r>
        <w:t>Inserir info sobre florestas temperadas.</w:t>
      </w:r>
    </w:p>
  </w:comment>
  <w:comment w:id="17" w:author="LUISA NOVARA MONCLAR GONÇALVES" w:date="2017-07-15T10:41:00Z" w:initials="LNMG">
    <w:p w14:paraId="0CC5710A" w14:textId="6E062517" w:rsidR="00BD5B05" w:rsidRDefault="00BD5B05">
      <w:pPr>
        <w:pStyle w:val="CommentText"/>
      </w:pPr>
      <w:r>
        <w:rPr>
          <w:rStyle w:val="CommentReference"/>
        </w:rPr>
        <w:annotationRef/>
      </w:r>
      <w:r>
        <w:t>Por que esta espécie? Produção alta?</w:t>
      </w:r>
    </w:p>
  </w:comment>
  <w:comment w:id="19" w:author="LUISA NOVARA MONCLAR GONÇALVES" w:date="2017-07-15T10:42:00Z" w:initials="LNMG">
    <w:p w14:paraId="6299B3B7" w14:textId="48F43C6F" w:rsidR="00C379F8" w:rsidRDefault="00C379F8">
      <w:pPr>
        <w:pStyle w:val="CommentText"/>
      </w:pPr>
      <w:r>
        <w:rPr>
          <w:rStyle w:val="CommentReference"/>
        </w:rPr>
        <w:annotationRef/>
      </w:r>
      <w:r>
        <w:t>Ale não gosta do nome.</w:t>
      </w:r>
    </w:p>
  </w:comment>
  <w:comment w:id="22" w:author="LUISA NOVARA MONCLAR GONÇALVES" w:date="2017-07-15T10:42:00Z" w:initials="LNMG">
    <w:p w14:paraId="40C046DE" w14:textId="1A6CAE74" w:rsidR="00571ED3" w:rsidRDefault="00571ED3">
      <w:pPr>
        <w:pStyle w:val="CommentText"/>
      </w:pPr>
      <w:r>
        <w:rPr>
          <w:rStyle w:val="CommentReference"/>
        </w:rPr>
        <w:annotationRef/>
      </w:r>
      <w:r>
        <w:t>No final das contas, só usei o distúrbio!</w:t>
      </w:r>
    </w:p>
  </w:comment>
  <w:comment w:id="24" w:author="LUISA NOVARA MONCLAR GONÇALVES" w:date="2017-07-15T10:43:00Z" w:initials="LNMG">
    <w:p w14:paraId="5D3FE138" w14:textId="1AA8FAA4" w:rsidR="006A78E6" w:rsidRDefault="006A78E6">
      <w:pPr>
        <w:pStyle w:val="CommentText"/>
      </w:pPr>
      <w:r>
        <w:rPr>
          <w:rStyle w:val="CommentReference"/>
        </w:rPr>
        <w:annotationRef/>
      </w:r>
      <w:r>
        <w:t>Mostrar que eram não simétricas?</w:t>
      </w:r>
    </w:p>
  </w:comment>
  <w:comment w:id="28" w:author="LUISA NOVARA MONCLAR GONÇALVES" w:date="2017-07-15T10:44:00Z" w:initials="LNMG">
    <w:p w14:paraId="5ACB0025" w14:textId="4362A597" w:rsidR="00CF13EB" w:rsidRDefault="00CF13EB">
      <w:pPr>
        <w:pStyle w:val="CommentText"/>
      </w:pPr>
      <w:r>
        <w:rPr>
          <w:rStyle w:val="CommentReference"/>
        </w:rPr>
        <w:annotationRef/>
      </w:r>
      <w:r>
        <w:t>Luanne: o que é isso?</w:t>
      </w:r>
    </w:p>
  </w:comment>
  <w:comment w:id="39" w:author="LUISA NOVARA MONCLAR GONÇALVES" w:date="2017-07-15T10:46:00Z" w:initials="LNMG">
    <w:p w14:paraId="62EB0934" w14:textId="4377C8B7" w:rsidR="009A5CB9" w:rsidRDefault="009A5CB9">
      <w:pPr>
        <w:pStyle w:val="CommentText"/>
      </w:pPr>
      <w:r>
        <w:rPr>
          <w:rStyle w:val="CommentReference"/>
        </w:rPr>
        <w:annotationRef/>
      </w:r>
      <w:r>
        <w:t>Estratégia aquisitiva?</w:t>
      </w:r>
    </w:p>
  </w:comment>
  <w:comment w:id="40" w:author="LUISA NOVARA MONCLAR GONÇALVES" w:date="2017-07-15T10:49:00Z" w:initials="LNMG">
    <w:p w14:paraId="2A9A88E1" w14:textId="6159ED99" w:rsidR="00630AEF" w:rsidRDefault="00630AEF">
      <w:pPr>
        <w:pStyle w:val="CommentText"/>
      </w:pPr>
      <w:r>
        <w:rPr>
          <w:rStyle w:val="CommentReference"/>
        </w:rPr>
        <w:annotationRef/>
      </w:r>
      <w:r>
        <w:t>Colocar mais!!!</w:t>
      </w:r>
    </w:p>
  </w:comment>
  <w:comment w:id="41" w:author="LUISA NOVARA MONCLAR GONÇALVES" w:date="2017-07-15T10:49:00Z" w:initials="LNMG">
    <w:p w14:paraId="76DA3F70" w14:textId="23FFC729" w:rsidR="00C17616" w:rsidRDefault="00C17616">
      <w:pPr>
        <w:pStyle w:val="CommentText"/>
      </w:pPr>
      <w:r>
        <w:rPr>
          <w:rStyle w:val="CommentReference"/>
        </w:rPr>
        <w:annotationRef/>
      </w:r>
      <w:r>
        <w:t>Luanne: mas por que tão rápido?</w:t>
      </w:r>
    </w:p>
  </w:comment>
  <w:comment w:id="42" w:author="LUISA NOVARA MONCLAR GONÇALVES" w:date="2017-07-15T10:50:00Z" w:initials="LNMG">
    <w:p w14:paraId="119051AD" w14:textId="78294464" w:rsidR="0000770A" w:rsidRDefault="0000770A">
      <w:pPr>
        <w:pStyle w:val="CommentText"/>
      </w:pPr>
      <w:r>
        <w:rPr>
          <w:rStyle w:val="CommentReference"/>
        </w:rPr>
        <w:annotationRef/>
      </w:r>
      <w:r>
        <w:t>Tenho que mostrar?</w:t>
      </w:r>
    </w:p>
  </w:comment>
  <w:comment w:id="43" w:author="LUISA NOVARA MONCLAR GONÇALVES" w:date="2017-07-15T10:50:00Z" w:initials="LNMG">
    <w:p w14:paraId="3A69513E" w14:textId="0CDFC66A" w:rsidR="00B70141" w:rsidRDefault="00B70141">
      <w:pPr>
        <w:pStyle w:val="CommentText"/>
      </w:pPr>
      <w:r>
        <w:rPr>
          <w:rStyle w:val="CommentReference"/>
        </w:rPr>
        <w:annotationRef/>
      </w:r>
      <w:r w:rsidR="00084A4C">
        <w:t>Pedir artigo!</w:t>
      </w:r>
    </w:p>
  </w:comment>
  <w:comment w:id="44" w:author="LUISA NOVARA MONCLAR GONÇALVES" w:date="2017-07-15T10:58:00Z" w:initials="LNMG">
    <w:p w14:paraId="4C299D6D" w14:textId="0D372DC7" w:rsidR="00802727" w:rsidRDefault="00802727">
      <w:pPr>
        <w:pStyle w:val="CommentText"/>
      </w:pPr>
      <w:r>
        <w:rPr>
          <w:rStyle w:val="CommentReference"/>
        </w:rPr>
        <w:annotationRef/>
      </w:r>
      <w:r w:rsidR="00907D11">
        <w:t>Luanne: ainda que a interpretação seja diferente, o que ocorreu ocorreu.</w:t>
      </w:r>
    </w:p>
  </w:comment>
  <w:comment w:id="45" w:author="LUISA NOVARA MONCLAR GONÇALVES" w:date="2017-07-15T11:07:00Z" w:initials="LNMG">
    <w:p w14:paraId="2293939E" w14:textId="1292C76D" w:rsidR="00E96EBA" w:rsidRDefault="00E96EBA">
      <w:pPr>
        <w:pStyle w:val="CommentText"/>
      </w:pPr>
      <w:r>
        <w:rPr>
          <w:rStyle w:val="CommentReference"/>
        </w:rPr>
        <w:annotationRef/>
      </w:r>
      <w:r>
        <w:t>Mudar?</w:t>
      </w:r>
    </w:p>
  </w:comment>
  <w:comment w:id="47" w:author="LUISA NOVARA MONCLAR GONÇALVES" w:date="2017-07-14T13:42:00Z" w:initials="LNMG">
    <w:p w14:paraId="7FB42B4E" w14:textId="7740B767" w:rsidR="000C4F45" w:rsidRDefault="000C4F45">
      <w:pPr>
        <w:pStyle w:val="CommentText"/>
      </w:pPr>
      <w:r>
        <w:rPr>
          <w:rStyle w:val="CommentReference"/>
        </w:rPr>
        <w:annotationRef/>
      </w:r>
      <w:r>
        <w:t>PESSOA ESTILOSA?</w:t>
      </w:r>
    </w:p>
  </w:comment>
  <w:comment w:id="49" w:author="LUISA NOVARA MONCLAR GONÇALVES" w:date="2017-07-15T11:14:00Z" w:initials="LNMG">
    <w:p w14:paraId="2FC68073" w14:textId="788842BA" w:rsidR="00E3468F" w:rsidRDefault="00E3468F">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6DCFD" w15:done="0"/>
  <w15:commentEx w15:paraId="2F4101CB" w15:done="0"/>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76DA3F70" w15:done="0"/>
  <w15:commentEx w15:paraId="119051AD" w15:done="0"/>
  <w15:commentEx w15:paraId="3A69513E" w15:done="0"/>
  <w15:commentEx w15:paraId="4C299D6D" w15:done="0"/>
  <w15:commentEx w15:paraId="2293939E" w15:done="0"/>
  <w15:commentEx w15:paraId="7FB42B4E"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2F8A7" w14:textId="77777777" w:rsidR="00E17500" w:rsidRDefault="00E17500" w:rsidP="000C2B71">
      <w:pPr>
        <w:spacing w:line="240" w:lineRule="auto"/>
      </w:pPr>
      <w:r>
        <w:separator/>
      </w:r>
    </w:p>
  </w:endnote>
  <w:endnote w:type="continuationSeparator" w:id="0">
    <w:p w14:paraId="6B617785" w14:textId="77777777" w:rsidR="00E17500" w:rsidRDefault="00E1750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C4F45" w:rsidRDefault="000C4F45"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C4F45" w:rsidRDefault="000C4F45"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C4F45" w:rsidRDefault="000C4F45"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A33">
      <w:rPr>
        <w:rStyle w:val="PageNumber"/>
        <w:noProof/>
      </w:rPr>
      <w:t>7</w:t>
    </w:r>
    <w:r>
      <w:rPr>
        <w:rStyle w:val="PageNumber"/>
      </w:rPr>
      <w:fldChar w:fldCharType="end"/>
    </w:r>
  </w:p>
  <w:p w14:paraId="174E562E" w14:textId="77777777" w:rsidR="000C4F45" w:rsidRDefault="000C4F45"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57FB4" w14:textId="77777777" w:rsidR="00E17500" w:rsidRDefault="00E17500" w:rsidP="000C2B71">
      <w:pPr>
        <w:spacing w:line="240" w:lineRule="auto"/>
      </w:pPr>
      <w:r>
        <w:separator/>
      </w:r>
    </w:p>
  </w:footnote>
  <w:footnote w:type="continuationSeparator" w:id="0">
    <w:p w14:paraId="6A397923" w14:textId="77777777" w:rsidR="00E17500" w:rsidRDefault="00E17500" w:rsidP="000C2B71">
      <w:pPr>
        <w:spacing w:line="240" w:lineRule="auto"/>
      </w:pPr>
      <w:r>
        <w:continuationSeparator/>
      </w:r>
    </w:p>
  </w:footnote>
  <w:footnote w:id="1">
    <w:p w14:paraId="02FDB377" w14:textId="3C362CBA" w:rsidR="000C4F45" w:rsidRPr="00673AA7" w:rsidRDefault="000C4F45"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C4F45" w:rsidRPr="00F4652D" w:rsidRDefault="000C4F45"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C4F45" w:rsidRPr="000D627E" w:rsidRDefault="000C4F45"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C4F45" w:rsidRPr="00BE056C" w:rsidRDefault="000C4F45"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C4F45" w:rsidRPr="00623DD0" w:rsidRDefault="000C4F45"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C4F45" w:rsidRPr="005639F8" w:rsidRDefault="000C4F45"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C4F45" w:rsidRPr="00592DA1" w:rsidRDefault="000C4F45"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C4F45" w:rsidRPr="001C0ED8" w:rsidRDefault="000C4F45"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C4F45" w:rsidRDefault="000C4F45"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C4F45" w:rsidRPr="00A16239" w:rsidRDefault="000C4F45"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70A"/>
    <w:rsid w:val="000079DE"/>
    <w:rsid w:val="000101BB"/>
    <w:rsid w:val="000101ED"/>
    <w:rsid w:val="000164FE"/>
    <w:rsid w:val="000167AB"/>
    <w:rsid w:val="000178D8"/>
    <w:rsid w:val="0002060B"/>
    <w:rsid w:val="00021776"/>
    <w:rsid w:val="000240A7"/>
    <w:rsid w:val="00024CF9"/>
    <w:rsid w:val="00024D30"/>
    <w:rsid w:val="00027189"/>
    <w:rsid w:val="00033943"/>
    <w:rsid w:val="000403A7"/>
    <w:rsid w:val="00042344"/>
    <w:rsid w:val="00043B37"/>
    <w:rsid w:val="0004440B"/>
    <w:rsid w:val="00050D46"/>
    <w:rsid w:val="000511F0"/>
    <w:rsid w:val="000515B8"/>
    <w:rsid w:val="00054D1B"/>
    <w:rsid w:val="0005556C"/>
    <w:rsid w:val="00060C6B"/>
    <w:rsid w:val="00062250"/>
    <w:rsid w:val="0006269D"/>
    <w:rsid w:val="000657CD"/>
    <w:rsid w:val="00073281"/>
    <w:rsid w:val="000739E8"/>
    <w:rsid w:val="00077AB1"/>
    <w:rsid w:val="00084A4C"/>
    <w:rsid w:val="000855B5"/>
    <w:rsid w:val="00085C73"/>
    <w:rsid w:val="00086AFC"/>
    <w:rsid w:val="00086CEC"/>
    <w:rsid w:val="0008729A"/>
    <w:rsid w:val="00091706"/>
    <w:rsid w:val="00091D0B"/>
    <w:rsid w:val="00091F47"/>
    <w:rsid w:val="000921E3"/>
    <w:rsid w:val="00092AC3"/>
    <w:rsid w:val="00094AE9"/>
    <w:rsid w:val="0009503A"/>
    <w:rsid w:val="00097117"/>
    <w:rsid w:val="00097D44"/>
    <w:rsid w:val="000A37A5"/>
    <w:rsid w:val="000A3C4C"/>
    <w:rsid w:val="000A42FE"/>
    <w:rsid w:val="000A4B93"/>
    <w:rsid w:val="000A50C3"/>
    <w:rsid w:val="000A62F2"/>
    <w:rsid w:val="000A7B9A"/>
    <w:rsid w:val="000B0C99"/>
    <w:rsid w:val="000B0D6C"/>
    <w:rsid w:val="000B0FFF"/>
    <w:rsid w:val="000B219F"/>
    <w:rsid w:val="000B2F75"/>
    <w:rsid w:val="000B34C7"/>
    <w:rsid w:val="000B4189"/>
    <w:rsid w:val="000B67B6"/>
    <w:rsid w:val="000C00DB"/>
    <w:rsid w:val="000C04BF"/>
    <w:rsid w:val="000C2B71"/>
    <w:rsid w:val="000C4F45"/>
    <w:rsid w:val="000C5276"/>
    <w:rsid w:val="000D0901"/>
    <w:rsid w:val="000D0E89"/>
    <w:rsid w:val="000D2177"/>
    <w:rsid w:val="000D2C82"/>
    <w:rsid w:val="000D3571"/>
    <w:rsid w:val="000D3D48"/>
    <w:rsid w:val="000E34DD"/>
    <w:rsid w:val="000E3DF4"/>
    <w:rsid w:val="000E6484"/>
    <w:rsid w:val="000E64EF"/>
    <w:rsid w:val="000F5FAA"/>
    <w:rsid w:val="000F63F9"/>
    <w:rsid w:val="000F69F9"/>
    <w:rsid w:val="001019DE"/>
    <w:rsid w:val="00101FD3"/>
    <w:rsid w:val="00102275"/>
    <w:rsid w:val="00104769"/>
    <w:rsid w:val="001049EB"/>
    <w:rsid w:val="001050D7"/>
    <w:rsid w:val="001054C0"/>
    <w:rsid w:val="00105D4B"/>
    <w:rsid w:val="001074F6"/>
    <w:rsid w:val="0011031C"/>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D01"/>
    <w:rsid w:val="0015147C"/>
    <w:rsid w:val="0015276C"/>
    <w:rsid w:val="0015745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794"/>
    <w:rsid w:val="00190D15"/>
    <w:rsid w:val="001914D5"/>
    <w:rsid w:val="0019438B"/>
    <w:rsid w:val="00194690"/>
    <w:rsid w:val="001970F7"/>
    <w:rsid w:val="001A16E0"/>
    <w:rsid w:val="001A3338"/>
    <w:rsid w:val="001A5454"/>
    <w:rsid w:val="001B121B"/>
    <w:rsid w:val="001B148B"/>
    <w:rsid w:val="001B3D57"/>
    <w:rsid w:val="001B4A89"/>
    <w:rsid w:val="001B65DB"/>
    <w:rsid w:val="001B7BC7"/>
    <w:rsid w:val="001C15D8"/>
    <w:rsid w:val="001C24C4"/>
    <w:rsid w:val="001C5F4F"/>
    <w:rsid w:val="001C6EB8"/>
    <w:rsid w:val="001D0869"/>
    <w:rsid w:val="001D48F6"/>
    <w:rsid w:val="001D5D1F"/>
    <w:rsid w:val="001D6F65"/>
    <w:rsid w:val="001E0170"/>
    <w:rsid w:val="001E3877"/>
    <w:rsid w:val="001E4399"/>
    <w:rsid w:val="001E5912"/>
    <w:rsid w:val="001E6A72"/>
    <w:rsid w:val="001E7161"/>
    <w:rsid w:val="001F3950"/>
    <w:rsid w:val="001F3C8B"/>
    <w:rsid w:val="001F4239"/>
    <w:rsid w:val="001F72C6"/>
    <w:rsid w:val="00204ADA"/>
    <w:rsid w:val="00205EF8"/>
    <w:rsid w:val="0021257E"/>
    <w:rsid w:val="00214C88"/>
    <w:rsid w:val="00214EE3"/>
    <w:rsid w:val="00215110"/>
    <w:rsid w:val="00215838"/>
    <w:rsid w:val="00217170"/>
    <w:rsid w:val="002175DA"/>
    <w:rsid w:val="00217E34"/>
    <w:rsid w:val="00217F3C"/>
    <w:rsid w:val="00221C38"/>
    <w:rsid w:val="00221FC9"/>
    <w:rsid w:val="00224795"/>
    <w:rsid w:val="00227A62"/>
    <w:rsid w:val="0023171B"/>
    <w:rsid w:val="002329F6"/>
    <w:rsid w:val="00233AB2"/>
    <w:rsid w:val="00237883"/>
    <w:rsid w:val="00237E00"/>
    <w:rsid w:val="00241AC3"/>
    <w:rsid w:val="00242A17"/>
    <w:rsid w:val="00244122"/>
    <w:rsid w:val="0024443A"/>
    <w:rsid w:val="00245514"/>
    <w:rsid w:val="00246865"/>
    <w:rsid w:val="00251327"/>
    <w:rsid w:val="00253596"/>
    <w:rsid w:val="00255AC9"/>
    <w:rsid w:val="0025667A"/>
    <w:rsid w:val="002617CF"/>
    <w:rsid w:val="00262BC6"/>
    <w:rsid w:val="00272690"/>
    <w:rsid w:val="00273BD8"/>
    <w:rsid w:val="002746AC"/>
    <w:rsid w:val="00276B18"/>
    <w:rsid w:val="00277208"/>
    <w:rsid w:val="002812D5"/>
    <w:rsid w:val="00282D2A"/>
    <w:rsid w:val="002840DD"/>
    <w:rsid w:val="00284545"/>
    <w:rsid w:val="0028471C"/>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79A5"/>
    <w:rsid w:val="002D0946"/>
    <w:rsid w:val="002D1523"/>
    <w:rsid w:val="002D2621"/>
    <w:rsid w:val="002D26C6"/>
    <w:rsid w:val="002D2BAC"/>
    <w:rsid w:val="002D4335"/>
    <w:rsid w:val="002D4F83"/>
    <w:rsid w:val="002D554C"/>
    <w:rsid w:val="002E150D"/>
    <w:rsid w:val="002E4585"/>
    <w:rsid w:val="002E6E76"/>
    <w:rsid w:val="002F092B"/>
    <w:rsid w:val="002F1CB0"/>
    <w:rsid w:val="002F2CFA"/>
    <w:rsid w:val="002F34A1"/>
    <w:rsid w:val="002F6813"/>
    <w:rsid w:val="002F6BF2"/>
    <w:rsid w:val="00300B04"/>
    <w:rsid w:val="003032B9"/>
    <w:rsid w:val="00303442"/>
    <w:rsid w:val="003047E3"/>
    <w:rsid w:val="003063BD"/>
    <w:rsid w:val="003064FE"/>
    <w:rsid w:val="003075DA"/>
    <w:rsid w:val="00316175"/>
    <w:rsid w:val="003202C2"/>
    <w:rsid w:val="00321AC2"/>
    <w:rsid w:val="00323CB7"/>
    <w:rsid w:val="00327EBA"/>
    <w:rsid w:val="003316DB"/>
    <w:rsid w:val="00331D64"/>
    <w:rsid w:val="00332288"/>
    <w:rsid w:val="003329D8"/>
    <w:rsid w:val="0033356D"/>
    <w:rsid w:val="00334A65"/>
    <w:rsid w:val="00335AAB"/>
    <w:rsid w:val="0033675E"/>
    <w:rsid w:val="0033725F"/>
    <w:rsid w:val="00340C9B"/>
    <w:rsid w:val="00341EAA"/>
    <w:rsid w:val="00342758"/>
    <w:rsid w:val="0034277C"/>
    <w:rsid w:val="00342D11"/>
    <w:rsid w:val="00343A66"/>
    <w:rsid w:val="003444BE"/>
    <w:rsid w:val="00345619"/>
    <w:rsid w:val="00345E54"/>
    <w:rsid w:val="003463E3"/>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C27"/>
    <w:rsid w:val="00395D24"/>
    <w:rsid w:val="00395DEF"/>
    <w:rsid w:val="003A12EB"/>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78DE"/>
    <w:rsid w:val="003D26D5"/>
    <w:rsid w:val="003D3ACB"/>
    <w:rsid w:val="003D41FB"/>
    <w:rsid w:val="003D69C5"/>
    <w:rsid w:val="003D7A5E"/>
    <w:rsid w:val="003E2916"/>
    <w:rsid w:val="003E5F64"/>
    <w:rsid w:val="003E64F1"/>
    <w:rsid w:val="003E67D4"/>
    <w:rsid w:val="003E67EB"/>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7587"/>
    <w:rsid w:val="00435373"/>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805"/>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33FD"/>
    <w:rsid w:val="004D3CED"/>
    <w:rsid w:val="004D4A04"/>
    <w:rsid w:val="004D558C"/>
    <w:rsid w:val="004D5F0D"/>
    <w:rsid w:val="004D65CA"/>
    <w:rsid w:val="004E1F10"/>
    <w:rsid w:val="004E6FA7"/>
    <w:rsid w:val="004E7C76"/>
    <w:rsid w:val="004F0A51"/>
    <w:rsid w:val="004F122A"/>
    <w:rsid w:val="004F31D8"/>
    <w:rsid w:val="004F77DA"/>
    <w:rsid w:val="005013AF"/>
    <w:rsid w:val="00501EAC"/>
    <w:rsid w:val="005103A1"/>
    <w:rsid w:val="00510B0E"/>
    <w:rsid w:val="005117BD"/>
    <w:rsid w:val="005146FF"/>
    <w:rsid w:val="005168C0"/>
    <w:rsid w:val="00516BA9"/>
    <w:rsid w:val="00516DFC"/>
    <w:rsid w:val="005215EE"/>
    <w:rsid w:val="005220C2"/>
    <w:rsid w:val="00522D29"/>
    <w:rsid w:val="00523437"/>
    <w:rsid w:val="0052391B"/>
    <w:rsid w:val="00524CC5"/>
    <w:rsid w:val="00530DAD"/>
    <w:rsid w:val="005326EF"/>
    <w:rsid w:val="00533CF8"/>
    <w:rsid w:val="00536D26"/>
    <w:rsid w:val="00537668"/>
    <w:rsid w:val="00537CB4"/>
    <w:rsid w:val="00537D39"/>
    <w:rsid w:val="005401BD"/>
    <w:rsid w:val="00540AB2"/>
    <w:rsid w:val="00540B97"/>
    <w:rsid w:val="005434A3"/>
    <w:rsid w:val="005436E6"/>
    <w:rsid w:val="00546EEE"/>
    <w:rsid w:val="005529A0"/>
    <w:rsid w:val="00553740"/>
    <w:rsid w:val="005569DA"/>
    <w:rsid w:val="005608D5"/>
    <w:rsid w:val="00562B94"/>
    <w:rsid w:val="00571ED3"/>
    <w:rsid w:val="0057257D"/>
    <w:rsid w:val="00572F73"/>
    <w:rsid w:val="00574723"/>
    <w:rsid w:val="0057491B"/>
    <w:rsid w:val="00576013"/>
    <w:rsid w:val="0057687D"/>
    <w:rsid w:val="00577D79"/>
    <w:rsid w:val="0058073D"/>
    <w:rsid w:val="00581FE2"/>
    <w:rsid w:val="00582A11"/>
    <w:rsid w:val="005833EA"/>
    <w:rsid w:val="00587C8B"/>
    <w:rsid w:val="0059038D"/>
    <w:rsid w:val="005910D4"/>
    <w:rsid w:val="0059123E"/>
    <w:rsid w:val="00591339"/>
    <w:rsid w:val="005953F9"/>
    <w:rsid w:val="00595BC0"/>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7A5"/>
    <w:rsid w:val="005D497C"/>
    <w:rsid w:val="005D6BA0"/>
    <w:rsid w:val="005D6CAF"/>
    <w:rsid w:val="005D6E96"/>
    <w:rsid w:val="005E23A5"/>
    <w:rsid w:val="005E6B94"/>
    <w:rsid w:val="00600D83"/>
    <w:rsid w:val="00601144"/>
    <w:rsid w:val="00607F89"/>
    <w:rsid w:val="0061053D"/>
    <w:rsid w:val="00611869"/>
    <w:rsid w:val="00612D86"/>
    <w:rsid w:val="006133E1"/>
    <w:rsid w:val="006179B0"/>
    <w:rsid w:val="00620136"/>
    <w:rsid w:val="0062298F"/>
    <w:rsid w:val="00623DD0"/>
    <w:rsid w:val="00624029"/>
    <w:rsid w:val="00626B20"/>
    <w:rsid w:val="00626E3B"/>
    <w:rsid w:val="0063004E"/>
    <w:rsid w:val="00630AEF"/>
    <w:rsid w:val="00632DCF"/>
    <w:rsid w:val="00633CB3"/>
    <w:rsid w:val="0063797E"/>
    <w:rsid w:val="006423D3"/>
    <w:rsid w:val="006424E9"/>
    <w:rsid w:val="006426B2"/>
    <w:rsid w:val="00642C6C"/>
    <w:rsid w:val="00643413"/>
    <w:rsid w:val="00645EF6"/>
    <w:rsid w:val="006462DB"/>
    <w:rsid w:val="00646E3E"/>
    <w:rsid w:val="00647214"/>
    <w:rsid w:val="00647C9D"/>
    <w:rsid w:val="00650175"/>
    <w:rsid w:val="00652FDD"/>
    <w:rsid w:val="00654E37"/>
    <w:rsid w:val="00661EB0"/>
    <w:rsid w:val="0066472B"/>
    <w:rsid w:val="00665372"/>
    <w:rsid w:val="00665A61"/>
    <w:rsid w:val="00666655"/>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69E2"/>
    <w:rsid w:val="006A78E6"/>
    <w:rsid w:val="006A7ABF"/>
    <w:rsid w:val="006B0197"/>
    <w:rsid w:val="006B0550"/>
    <w:rsid w:val="006B0E89"/>
    <w:rsid w:val="006B0FAE"/>
    <w:rsid w:val="006B14A8"/>
    <w:rsid w:val="006B2C9A"/>
    <w:rsid w:val="006B453C"/>
    <w:rsid w:val="006C273D"/>
    <w:rsid w:val="006C2A33"/>
    <w:rsid w:val="006C5922"/>
    <w:rsid w:val="006C7C76"/>
    <w:rsid w:val="006D244C"/>
    <w:rsid w:val="006D2756"/>
    <w:rsid w:val="006D2D02"/>
    <w:rsid w:val="006D39EA"/>
    <w:rsid w:val="006D5569"/>
    <w:rsid w:val="006D5BC4"/>
    <w:rsid w:val="006E517B"/>
    <w:rsid w:val="006E5D79"/>
    <w:rsid w:val="006E6EFD"/>
    <w:rsid w:val="006F3195"/>
    <w:rsid w:val="006F4169"/>
    <w:rsid w:val="006F5866"/>
    <w:rsid w:val="007001F7"/>
    <w:rsid w:val="0070089E"/>
    <w:rsid w:val="00702A4A"/>
    <w:rsid w:val="0070363F"/>
    <w:rsid w:val="00705F26"/>
    <w:rsid w:val="0070668D"/>
    <w:rsid w:val="00711B2B"/>
    <w:rsid w:val="00713750"/>
    <w:rsid w:val="00715755"/>
    <w:rsid w:val="00715BD0"/>
    <w:rsid w:val="0072283D"/>
    <w:rsid w:val="007239FF"/>
    <w:rsid w:val="007247A2"/>
    <w:rsid w:val="00724E53"/>
    <w:rsid w:val="007317EA"/>
    <w:rsid w:val="00731CD8"/>
    <w:rsid w:val="00731F1F"/>
    <w:rsid w:val="0073262E"/>
    <w:rsid w:val="007336CA"/>
    <w:rsid w:val="00737A14"/>
    <w:rsid w:val="007406E8"/>
    <w:rsid w:val="00740751"/>
    <w:rsid w:val="0074201F"/>
    <w:rsid w:val="0075026E"/>
    <w:rsid w:val="00750E42"/>
    <w:rsid w:val="0075279E"/>
    <w:rsid w:val="00752B17"/>
    <w:rsid w:val="00752FFD"/>
    <w:rsid w:val="007531A2"/>
    <w:rsid w:val="007549FF"/>
    <w:rsid w:val="00756240"/>
    <w:rsid w:val="00757059"/>
    <w:rsid w:val="007577C2"/>
    <w:rsid w:val="0076102D"/>
    <w:rsid w:val="007640FC"/>
    <w:rsid w:val="007645CF"/>
    <w:rsid w:val="0076482E"/>
    <w:rsid w:val="007662D4"/>
    <w:rsid w:val="007665E2"/>
    <w:rsid w:val="0076698F"/>
    <w:rsid w:val="00770230"/>
    <w:rsid w:val="00772A4A"/>
    <w:rsid w:val="00772AD3"/>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0BA1"/>
    <w:rsid w:val="007A15AD"/>
    <w:rsid w:val="007A1C2D"/>
    <w:rsid w:val="007A2B79"/>
    <w:rsid w:val="007A4CED"/>
    <w:rsid w:val="007A64A0"/>
    <w:rsid w:val="007B1E36"/>
    <w:rsid w:val="007B399F"/>
    <w:rsid w:val="007B5014"/>
    <w:rsid w:val="007B50FA"/>
    <w:rsid w:val="007B6641"/>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2139"/>
    <w:rsid w:val="00802727"/>
    <w:rsid w:val="00802950"/>
    <w:rsid w:val="00803117"/>
    <w:rsid w:val="00804DA3"/>
    <w:rsid w:val="00804F81"/>
    <w:rsid w:val="00806F59"/>
    <w:rsid w:val="00811FA9"/>
    <w:rsid w:val="00814374"/>
    <w:rsid w:val="0081692B"/>
    <w:rsid w:val="008200EA"/>
    <w:rsid w:val="008249C1"/>
    <w:rsid w:val="00826214"/>
    <w:rsid w:val="00826AF4"/>
    <w:rsid w:val="00827183"/>
    <w:rsid w:val="00830E2A"/>
    <w:rsid w:val="00832D93"/>
    <w:rsid w:val="00833E0F"/>
    <w:rsid w:val="00837825"/>
    <w:rsid w:val="00847014"/>
    <w:rsid w:val="00847BD0"/>
    <w:rsid w:val="00851806"/>
    <w:rsid w:val="00854C0B"/>
    <w:rsid w:val="00854D87"/>
    <w:rsid w:val="00857AA0"/>
    <w:rsid w:val="0086067D"/>
    <w:rsid w:val="00862D59"/>
    <w:rsid w:val="0086717B"/>
    <w:rsid w:val="008702FC"/>
    <w:rsid w:val="008712EF"/>
    <w:rsid w:val="008718DD"/>
    <w:rsid w:val="00871BD8"/>
    <w:rsid w:val="00873E7E"/>
    <w:rsid w:val="0087410C"/>
    <w:rsid w:val="00874877"/>
    <w:rsid w:val="008754B4"/>
    <w:rsid w:val="00880158"/>
    <w:rsid w:val="008809E4"/>
    <w:rsid w:val="008828E8"/>
    <w:rsid w:val="00884EDC"/>
    <w:rsid w:val="00885646"/>
    <w:rsid w:val="008856EC"/>
    <w:rsid w:val="008920BC"/>
    <w:rsid w:val="0089217E"/>
    <w:rsid w:val="008923BF"/>
    <w:rsid w:val="00894FBF"/>
    <w:rsid w:val="00895600"/>
    <w:rsid w:val="00897038"/>
    <w:rsid w:val="008B1915"/>
    <w:rsid w:val="008B215C"/>
    <w:rsid w:val="008B28C7"/>
    <w:rsid w:val="008B2D5E"/>
    <w:rsid w:val="008B4504"/>
    <w:rsid w:val="008B6813"/>
    <w:rsid w:val="008B7639"/>
    <w:rsid w:val="008B7F8A"/>
    <w:rsid w:val="008C02FC"/>
    <w:rsid w:val="008C1219"/>
    <w:rsid w:val="008C2712"/>
    <w:rsid w:val="008C79FE"/>
    <w:rsid w:val="008D1275"/>
    <w:rsid w:val="008D3B73"/>
    <w:rsid w:val="008D453A"/>
    <w:rsid w:val="008D5A57"/>
    <w:rsid w:val="008D788D"/>
    <w:rsid w:val="008E033A"/>
    <w:rsid w:val="008E05C9"/>
    <w:rsid w:val="008E1E7F"/>
    <w:rsid w:val="008E20E9"/>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6238"/>
    <w:rsid w:val="0091704B"/>
    <w:rsid w:val="009171E6"/>
    <w:rsid w:val="00920005"/>
    <w:rsid w:val="0092052C"/>
    <w:rsid w:val="00920FCD"/>
    <w:rsid w:val="00925158"/>
    <w:rsid w:val="00932DB0"/>
    <w:rsid w:val="009332EE"/>
    <w:rsid w:val="0093332D"/>
    <w:rsid w:val="00933F3E"/>
    <w:rsid w:val="00936193"/>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B9"/>
    <w:rsid w:val="009A5CCF"/>
    <w:rsid w:val="009A7F04"/>
    <w:rsid w:val="009B28B4"/>
    <w:rsid w:val="009B303A"/>
    <w:rsid w:val="009B686A"/>
    <w:rsid w:val="009C139B"/>
    <w:rsid w:val="009C31B9"/>
    <w:rsid w:val="009C6542"/>
    <w:rsid w:val="009C7C0A"/>
    <w:rsid w:val="009D49C9"/>
    <w:rsid w:val="009D4ADC"/>
    <w:rsid w:val="009D4D35"/>
    <w:rsid w:val="009E081B"/>
    <w:rsid w:val="009E0B93"/>
    <w:rsid w:val="009E0E7D"/>
    <w:rsid w:val="009E225A"/>
    <w:rsid w:val="009E274D"/>
    <w:rsid w:val="009E2F30"/>
    <w:rsid w:val="009E31E9"/>
    <w:rsid w:val="009E379A"/>
    <w:rsid w:val="009E3916"/>
    <w:rsid w:val="009E4037"/>
    <w:rsid w:val="009E4807"/>
    <w:rsid w:val="009E71A2"/>
    <w:rsid w:val="009E7DE0"/>
    <w:rsid w:val="009F32C0"/>
    <w:rsid w:val="009F3829"/>
    <w:rsid w:val="009F4D84"/>
    <w:rsid w:val="00A0132D"/>
    <w:rsid w:val="00A02035"/>
    <w:rsid w:val="00A03992"/>
    <w:rsid w:val="00A04662"/>
    <w:rsid w:val="00A13127"/>
    <w:rsid w:val="00A139DD"/>
    <w:rsid w:val="00A15F1C"/>
    <w:rsid w:val="00A17EB2"/>
    <w:rsid w:val="00A2349E"/>
    <w:rsid w:val="00A2764C"/>
    <w:rsid w:val="00A27FF0"/>
    <w:rsid w:val="00A3121B"/>
    <w:rsid w:val="00A32B91"/>
    <w:rsid w:val="00A34541"/>
    <w:rsid w:val="00A34E9B"/>
    <w:rsid w:val="00A35D67"/>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3EB9"/>
    <w:rsid w:val="00AA4591"/>
    <w:rsid w:val="00AA607D"/>
    <w:rsid w:val="00AA6487"/>
    <w:rsid w:val="00AA7B38"/>
    <w:rsid w:val="00AB2ACA"/>
    <w:rsid w:val="00AB32FA"/>
    <w:rsid w:val="00AB7F42"/>
    <w:rsid w:val="00AC0C5F"/>
    <w:rsid w:val="00AD26E3"/>
    <w:rsid w:val="00AD4F60"/>
    <w:rsid w:val="00AD5117"/>
    <w:rsid w:val="00AD53BE"/>
    <w:rsid w:val="00AD59C7"/>
    <w:rsid w:val="00AD5F22"/>
    <w:rsid w:val="00AD7590"/>
    <w:rsid w:val="00AE0310"/>
    <w:rsid w:val="00AE1859"/>
    <w:rsid w:val="00AE3FBC"/>
    <w:rsid w:val="00AE5A9F"/>
    <w:rsid w:val="00AF053D"/>
    <w:rsid w:val="00AF0EFD"/>
    <w:rsid w:val="00AF44B0"/>
    <w:rsid w:val="00AF4D7A"/>
    <w:rsid w:val="00AF5FB9"/>
    <w:rsid w:val="00AF6BE9"/>
    <w:rsid w:val="00B00529"/>
    <w:rsid w:val="00B00FDA"/>
    <w:rsid w:val="00B011C8"/>
    <w:rsid w:val="00B04422"/>
    <w:rsid w:val="00B10AD6"/>
    <w:rsid w:val="00B11CEB"/>
    <w:rsid w:val="00B11CF6"/>
    <w:rsid w:val="00B11E1D"/>
    <w:rsid w:val="00B17381"/>
    <w:rsid w:val="00B17FDC"/>
    <w:rsid w:val="00B20F7E"/>
    <w:rsid w:val="00B221AF"/>
    <w:rsid w:val="00B22569"/>
    <w:rsid w:val="00B24391"/>
    <w:rsid w:val="00B304BF"/>
    <w:rsid w:val="00B3521F"/>
    <w:rsid w:val="00B36898"/>
    <w:rsid w:val="00B36C92"/>
    <w:rsid w:val="00B36FF3"/>
    <w:rsid w:val="00B40C7D"/>
    <w:rsid w:val="00B42CF6"/>
    <w:rsid w:val="00B45105"/>
    <w:rsid w:val="00B46071"/>
    <w:rsid w:val="00B4678E"/>
    <w:rsid w:val="00B467E2"/>
    <w:rsid w:val="00B47B7B"/>
    <w:rsid w:val="00B502E2"/>
    <w:rsid w:val="00B51431"/>
    <w:rsid w:val="00B52025"/>
    <w:rsid w:val="00B54920"/>
    <w:rsid w:val="00B600D2"/>
    <w:rsid w:val="00B603A8"/>
    <w:rsid w:val="00B62663"/>
    <w:rsid w:val="00B628B4"/>
    <w:rsid w:val="00B62C3D"/>
    <w:rsid w:val="00B63664"/>
    <w:rsid w:val="00B6498B"/>
    <w:rsid w:val="00B665E8"/>
    <w:rsid w:val="00B67B79"/>
    <w:rsid w:val="00B7012D"/>
    <w:rsid w:val="00B70141"/>
    <w:rsid w:val="00B74361"/>
    <w:rsid w:val="00B756E1"/>
    <w:rsid w:val="00B779EF"/>
    <w:rsid w:val="00B81F8F"/>
    <w:rsid w:val="00B864E1"/>
    <w:rsid w:val="00B87405"/>
    <w:rsid w:val="00B87C3D"/>
    <w:rsid w:val="00B90897"/>
    <w:rsid w:val="00B914CF"/>
    <w:rsid w:val="00B91786"/>
    <w:rsid w:val="00B93092"/>
    <w:rsid w:val="00B93E0A"/>
    <w:rsid w:val="00B95ABD"/>
    <w:rsid w:val="00B966AC"/>
    <w:rsid w:val="00B96B36"/>
    <w:rsid w:val="00B97017"/>
    <w:rsid w:val="00BA01C2"/>
    <w:rsid w:val="00BA44C8"/>
    <w:rsid w:val="00BB2E49"/>
    <w:rsid w:val="00BB372F"/>
    <w:rsid w:val="00BB521F"/>
    <w:rsid w:val="00BB5492"/>
    <w:rsid w:val="00BC2316"/>
    <w:rsid w:val="00BC3464"/>
    <w:rsid w:val="00BC5EF9"/>
    <w:rsid w:val="00BC6525"/>
    <w:rsid w:val="00BD0E59"/>
    <w:rsid w:val="00BD402C"/>
    <w:rsid w:val="00BD5B05"/>
    <w:rsid w:val="00BD5BC4"/>
    <w:rsid w:val="00BD5D75"/>
    <w:rsid w:val="00BE188A"/>
    <w:rsid w:val="00BF02FE"/>
    <w:rsid w:val="00BF1B44"/>
    <w:rsid w:val="00BF28A4"/>
    <w:rsid w:val="00BF2EE3"/>
    <w:rsid w:val="00BF55C3"/>
    <w:rsid w:val="00BF6CE8"/>
    <w:rsid w:val="00C004CF"/>
    <w:rsid w:val="00C00574"/>
    <w:rsid w:val="00C0372E"/>
    <w:rsid w:val="00C0681A"/>
    <w:rsid w:val="00C0716E"/>
    <w:rsid w:val="00C0761E"/>
    <w:rsid w:val="00C10617"/>
    <w:rsid w:val="00C11715"/>
    <w:rsid w:val="00C13BE4"/>
    <w:rsid w:val="00C14160"/>
    <w:rsid w:val="00C14A6A"/>
    <w:rsid w:val="00C14B2D"/>
    <w:rsid w:val="00C16F42"/>
    <w:rsid w:val="00C170BE"/>
    <w:rsid w:val="00C17616"/>
    <w:rsid w:val="00C2083B"/>
    <w:rsid w:val="00C22511"/>
    <w:rsid w:val="00C227B0"/>
    <w:rsid w:val="00C22A5D"/>
    <w:rsid w:val="00C236D1"/>
    <w:rsid w:val="00C24A29"/>
    <w:rsid w:val="00C3009F"/>
    <w:rsid w:val="00C30FAF"/>
    <w:rsid w:val="00C31C94"/>
    <w:rsid w:val="00C32255"/>
    <w:rsid w:val="00C334EF"/>
    <w:rsid w:val="00C375EF"/>
    <w:rsid w:val="00C379F8"/>
    <w:rsid w:val="00C41845"/>
    <w:rsid w:val="00C4377E"/>
    <w:rsid w:val="00C4378D"/>
    <w:rsid w:val="00C449C3"/>
    <w:rsid w:val="00C45283"/>
    <w:rsid w:val="00C45EE3"/>
    <w:rsid w:val="00C4684F"/>
    <w:rsid w:val="00C52A3B"/>
    <w:rsid w:val="00C569D9"/>
    <w:rsid w:val="00C57191"/>
    <w:rsid w:val="00C634B1"/>
    <w:rsid w:val="00C66712"/>
    <w:rsid w:val="00C70694"/>
    <w:rsid w:val="00C70DFE"/>
    <w:rsid w:val="00C739D4"/>
    <w:rsid w:val="00C74968"/>
    <w:rsid w:val="00C762BF"/>
    <w:rsid w:val="00C803FF"/>
    <w:rsid w:val="00C8156B"/>
    <w:rsid w:val="00C833D0"/>
    <w:rsid w:val="00C835B5"/>
    <w:rsid w:val="00C83E2A"/>
    <w:rsid w:val="00C84023"/>
    <w:rsid w:val="00C8545C"/>
    <w:rsid w:val="00C85471"/>
    <w:rsid w:val="00C863E2"/>
    <w:rsid w:val="00C879E9"/>
    <w:rsid w:val="00C91278"/>
    <w:rsid w:val="00C92CB0"/>
    <w:rsid w:val="00C93326"/>
    <w:rsid w:val="00C9546B"/>
    <w:rsid w:val="00C958FE"/>
    <w:rsid w:val="00CA04D5"/>
    <w:rsid w:val="00CA3DA8"/>
    <w:rsid w:val="00CA4175"/>
    <w:rsid w:val="00CA7945"/>
    <w:rsid w:val="00CB0798"/>
    <w:rsid w:val="00CB0C0B"/>
    <w:rsid w:val="00CB1183"/>
    <w:rsid w:val="00CB18CB"/>
    <w:rsid w:val="00CB3D6F"/>
    <w:rsid w:val="00CB69EC"/>
    <w:rsid w:val="00CB7907"/>
    <w:rsid w:val="00CC143F"/>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A3A"/>
    <w:rsid w:val="00D160F8"/>
    <w:rsid w:val="00D21EAD"/>
    <w:rsid w:val="00D24E18"/>
    <w:rsid w:val="00D25037"/>
    <w:rsid w:val="00D343D7"/>
    <w:rsid w:val="00D362C0"/>
    <w:rsid w:val="00D362FB"/>
    <w:rsid w:val="00D36C42"/>
    <w:rsid w:val="00D372F5"/>
    <w:rsid w:val="00D37EFE"/>
    <w:rsid w:val="00D40C47"/>
    <w:rsid w:val="00D427FB"/>
    <w:rsid w:val="00D42C6C"/>
    <w:rsid w:val="00D43336"/>
    <w:rsid w:val="00D4345F"/>
    <w:rsid w:val="00D443EC"/>
    <w:rsid w:val="00D44883"/>
    <w:rsid w:val="00D45060"/>
    <w:rsid w:val="00D500DC"/>
    <w:rsid w:val="00D52777"/>
    <w:rsid w:val="00D52794"/>
    <w:rsid w:val="00D561CC"/>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5DDF"/>
    <w:rsid w:val="00DE00A1"/>
    <w:rsid w:val="00DE023B"/>
    <w:rsid w:val="00DE049D"/>
    <w:rsid w:val="00DE0957"/>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C2C"/>
    <w:rsid w:val="00E14E8A"/>
    <w:rsid w:val="00E16F99"/>
    <w:rsid w:val="00E17500"/>
    <w:rsid w:val="00E20F9E"/>
    <w:rsid w:val="00E21868"/>
    <w:rsid w:val="00E222DF"/>
    <w:rsid w:val="00E25784"/>
    <w:rsid w:val="00E259A5"/>
    <w:rsid w:val="00E27BB9"/>
    <w:rsid w:val="00E325BB"/>
    <w:rsid w:val="00E3468F"/>
    <w:rsid w:val="00E375F1"/>
    <w:rsid w:val="00E433F6"/>
    <w:rsid w:val="00E44048"/>
    <w:rsid w:val="00E4426D"/>
    <w:rsid w:val="00E506DB"/>
    <w:rsid w:val="00E51A81"/>
    <w:rsid w:val="00E54C35"/>
    <w:rsid w:val="00E560BA"/>
    <w:rsid w:val="00E56727"/>
    <w:rsid w:val="00E60CE3"/>
    <w:rsid w:val="00E632CA"/>
    <w:rsid w:val="00E63612"/>
    <w:rsid w:val="00E6367D"/>
    <w:rsid w:val="00E63AF8"/>
    <w:rsid w:val="00E70941"/>
    <w:rsid w:val="00E763AE"/>
    <w:rsid w:val="00E77290"/>
    <w:rsid w:val="00E80680"/>
    <w:rsid w:val="00E8085F"/>
    <w:rsid w:val="00E811B1"/>
    <w:rsid w:val="00E839DA"/>
    <w:rsid w:val="00E86FCF"/>
    <w:rsid w:val="00E91A7E"/>
    <w:rsid w:val="00E92747"/>
    <w:rsid w:val="00E94AEC"/>
    <w:rsid w:val="00E95BDB"/>
    <w:rsid w:val="00E96CC3"/>
    <w:rsid w:val="00E96EBA"/>
    <w:rsid w:val="00EA1F00"/>
    <w:rsid w:val="00EA2330"/>
    <w:rsid w:val="00EA2BD2"/>
    <w:rsid w:val="00EA5D20"/>
    <w:rsid w:val="00EA69F3"/>
    <w:rsid w:val="00EB1505"/>
    <w:rsid w:val="00EB22B4"/>
    <w:rsid w:val="00EB3948"/>
    <w:rsid w:val="00EB3C51"/>
    <w:rsid w:val="00EB467F"/>
    <w:rsid w:val="00EB5BD7"/>
    <w:rsid w:val="00EB6A81"/>
    <w:rsid w:val="00EC0C87"/>
    <w:rsid w:val="00ED290C"/>
    <w:rsid w:val="00ED2A09"/>
    <w:rsid w:val="00ED2F24"/>
    <w:rsid w:val="00ED48B4"/>
    <w:rsid w:val="00EE5CDD"/>
    <w:rsid w:val="00EF0AFB"/>
    <w:rsid w:val="00EF3B71"/>
    <w:rsid w:val="00EF4509"/>
    <w:rsid w:val="00EF46EC"/>
    <w:rsid w:val="00EF4849"/>
    <w:rsid w:val="00EF60AE"/>
    <w:rsid w:val="00EF7DCE"/>
    <w:rsid w:val="00F032A4"/>
    <w:rsid w:val="00F06769"/>
    <w:rsid w:val="00F070E4"/>
    <w:rsid w:val="00F072FE"/>
    <w:rsid w:val="00F12153"/>
    <w:rsid w:val="00F13517"/>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7518"/>
    <w:rsid w:val="00F4115E"/>
    <w:rsid w:val="00F422F3"/>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5A7D"/>
    <w:rsid w:val="00FC700B"/>
    <w:rsid w:val="00FC7EB6"/>
    <w:rsid w:val="00FD305F"/>
    <w:rsid w:val="00FD4D2F"/>
    <w:rsid w:val="00FD53DA"/>
    <w:rsid w:val="00FD6321"/>
    <w:rsid w:val="00FD6548"/>
    <w:rsid w:val="00FD706E"/>
    <w:rsid w:val="00FE103A"/>
    <w:rsid w:val="00FE2BF3"/>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B4B030-4780-334E-A5F8-2ED45E6DD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79</Pages>
  <Words>62161</Words>
  <Characters>354323</Characters>
  <Application>Microsoft Macintosh Word</Application>
  <DocSecurity>0</DocSecurity>
  <Lines>2952</Lines>
  <Paragraphs>8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5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23</cp:revision>
  <cp:lastPrinted>2017-07-11T05:33:00Z</cp:lastPrinted>
  <dcterms:created xsi:type="dcterms:W3CDTF">2017-07-13T00:59:00Z</dcterms:created>
  <dcterms:modified xsi:type="dcterms:W3CDTF">2017-07-1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